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4875" w:rsidRPr="001C4875" w:rsidRDefault="001C4875">
      <w:pPr>
        <w:rPr>
          <w:b/>
          <w:i/>
        </w:rPr>
      </w:pPr>
      <w:r>
        <w:rPr>
          <w:b/>
          <w:i/>
        </w:rPr>
        <w:t>Classification: Biological Sciences, Population Biology</w:t>
      </w:r>
    </w:p>
    <w:p w:rsidR="00741D79" w:rsidRDefault="00741D79">
      <w:pPr>
        <w:rPr>
          <w:b/>
        </w:rPr>
      </w:pPr>
      <w:r w:rsidRPr="00741D79">
        <w:rPr>
          <w:b/>
        </w:rPr>
        <w:t>The risk of Type 2 oral polio vaccine use in post-cessation outbreak response</w:t>
      </w:r>
    </w:p>
    <w:p w:rsidR="009C067A" w:rsidRPr="00147FE4" w:rsidRDefault="009C067A">
      <w:pPr>
        <w:rPr>
          <w:vertAlign w:val="superscript"/>
        </w:rPr>
      </w:pPr>
      <w:r>
        <w:t xml:space="preserve">Kevin </w:t>
      </w:r>
      <w:r w:rsidR="00BE08C5">
        <w:t xml:space="preserve">A. </w:t>
      </w:r>
      <w:r>
        <w:t>McCarthy</w:t>
      </w:r>
      <w:r w:rsidR="00BE08C5">
        <w:t>*</w:t>
      </w:r>
      <w:r w:rsidR="00BE08C5">
        <w:rPr>
          <w:vertAlign w:val="superscript"/>
        </w:rPr>
        <w:t>1</w:t>
      </w:r>
      <w:r w:rsidR="00BE08C5">
        <w:t>, Guillaume Chabot-Couture</w:t>
      </w:r>
      <w:r w:rsidR="00BE08C5">
        <w:rPr>
          <w:vertAlign w:val="superscript"/>
        </w:rPr>
        <w:t>1</w:t>
      </w:r>
      <w:r w:rsidR="00BE08C5">
        <w:t>, Michael Famulare</w:t>
      </w:r>
      <w:r w:rsidR="00BE08C5">
        <w:rPr>
          <w:vertAlign w:val="superscript"/>
        </w:rPr>
        <w:t>1</w:t>
      </w:r>
      <w:r w:rsidR="00BE08C5">
        <w:t>, Hil M. Lyons</w:t>
      </w:r>
      <w:r w:rsidR="00BE08C5">
        <w:rPr>
          <w:vertAlign w:val="superscript"/>
        </w:rPr>
        <w:t>1</w:t>
      </w:r>
      <w:r w:rsidR="00147FE4">
        <w:t>, Laina D</w:t>
      </w:r>
      <w:r w:rsidR="00A4246F">
        <w:t>.</w:t>
      </w:r>
      <w:r w:rsidR="00147FE4">
        <w:t xml:space="preserve"> Mercer</w:t>
      </w:r>
      <w:r w:rsidR="00147FE4">
        <w:rPr>
          <w:vertAlign w:val="superscript"/>
        </w:rPr>
        <w:t>1</w:t>
      </w:r>
    </w:p>
    <w:p w:rsidR="00BE08C5" w:rsidRDefault="00BE08C5">
      <w:r>
        <w:rPr>
          <w:vertAlign w:val="superscript"/>
        </w:rPr>
        <w:t>1</w:t>
      </w:r>
      <w:r>
        <w:t>Institute for Disease Modeling, Bellevue, WA, USA</w:t>
      </w:r>
    </w:p>
    <w:p w:rsidR="00BE08C5" w:rsidRDefault="00BE08C5">
      <w:r>
        <w:t>*</w:t>
      </w:r>
      <w:r w:rsidR="001C4875">
        <w:t>Corresponding</w:t>
      </w:r>
      <w:r>
        <w:t xml:space="preserve"> author:</w:t>
      </w:r>
      <w:r w:rsidR="001C4875">
        <w:t xml:space="preserve"> +1-425-247-2145,</w:t>
      </w:r>
      <w:r>
        <w:t xml:space="preserve"> </w:t>
      </w:r>
      <w:hyperlink r:id="rId8" w:history="1">
        <w:r w:rsidRPr="006E5D6F">
          <w:rPr>
            <w:rStyle w:val="Hyperlink"/>
          </w:rPr>
          <w:t>kmccarthy@idmod.org</w:t>
        </w:r>
      </w:hyperlink>
    </w:p>
    <w:p w:rsidR="00BE08C5" w:rsidRDefault="001C4875">
      <w:r>
        <w:t>Keywords: Poliovirus, Eradication, oral polio vaccine</w:t>
      </w:r>
    </w:p>
    <w:p w:rsidR="001C4875" w:rsidRDefault="001C4875"/>
    <w:p w:rsidR="001C4875" w:rsidRDefault="001C4875">
      <w:pPr>
        <w:rPr>
          <w:b/>
        </w:rPr>
      </w:pPr>
      <w:r>
        <w:rPr>
          <w:b/>
        </w:rPr>
        <w:br w:type="page"/>
      </w:r>
    </w:p>
    <w:p w:rsidR="009C067A" w:rsidRDefault="009C067A">
      <w:pPr>
        <w:rPr>
          <w:b/>
        </w:rPr>
      </w:pPr>
      <w:r>
        <w:rPr>
          <w:b/>
        </w:rPr>
        <w:lastRenderedPageBreak/>
        <w:t>Abstract</w:t>
      </w:r>
    </w:p>
    <w:p w:rsidR="001C4875" w:rsidRDefault="00BB22E3">
      <w:r>
        <w:t>W</w:t>
      </w:r>
      <w:r w:rsidR="009C067A">
        <w:t xml:space="preserve">ild </w:t>
      </w:r>
      <w:r w:rsidR="0001675C">
        <w:t>type t</w:t>
      </w:r>
      <w:r w:rsidR="0020391B">
        <w:t>wo</w:t>
      </w:r>
      <w:r w:rsidR="009C067A">
        <w:t xml:space="preserve"> poliovirus (WPV2) was </w:t>
      </w:r>
      <w:r>
        <w:t>last observed in 1999</w:t>
      </w:r>
      <w:r w:rsidR="0001675C">
        <w:t>. The Sabin-strain oral polio vaccine t</w:t>
      </w:r>
      <w:r w:rsidR="00F15AF5">
        <w:t xml:space="preserve">ype two (OPV2) </w:t>
      </w:r>
      <w:r w:rsidR="00431E75">
        <w:t xml:space="preserve">was critical to eradication, but is known to </w:t>
      </w:r>
      <w:r w:rsidR="00F15AF5">
        <w:t xml:space="preserve">revert to a </w:t>
      </w:r>
      <w:r w:rsidR="00554D9A">
        <w:t>neurovirulent</w:t>
      </w:r>
      <w:r w:rsidR="00F15AF5">
        <w:t xml:space="preserve"> phenotype, </w:t>
      </w:r>
      <w:r w:rsidR="00FD5B6A">
        <w:t>causing</w:t>
      </w:r>
      <w:r w:rsidR="009C067A">
        <w:t xml:space="preserve"> vaccine-associated paralytic polio</w:t>
      </w:r>
      <w:r w:rsidR="00F15AF5">
        <w:t>myelitis</w:t>
      </w:r>
      <w:r w:rsidR="009C067A">
        <w:t xml:space="preserve"> </w:t>
      </w:r>
      <w:r w:rsidR="008F03D7">
        <w:t>(VAPP)</w:t>
      </w:r>
      <w:r w:rsidR="00F15AF5">
        <w:t xml:space="preserve">.  OPV2 </w:t>
      </w:r>
      <w:r w:rsidR="00FD5B6A">
        <w:t>is</w:t>
      </w:r>
      <w:r w:rsidR="00F15AF5">
        <w:t xml:space="preserve"> also </w:t>
      </w:r>
      <w:r w:rsidR="00FD5B6A">
        <w:t xml:space="preserve">transmissible </w:t>
      </w:r>
      <w:r w:rsidR="00F15AF5">
        <w:t xml:space="preserve">and can establish circulating lineages, </w:t>
      </w:r>
      <w:r w:rsidR="00431E75">
        <w:t>called</w:t>
      </w:r>
      <w:r w:rsidR="009C067A">
        <w:t xml:space="preserve"> circulating vaccine-derived poliovirus</w:t>
      </w:r>
      <w:r w:rsidR="00EF2D0E">
        <w:t>es</w:t>
      </w:r>
      <w:r w:rsidR="00F15AF5">
        <w:t xml:space="preserve"> (cVDPVs)</w:t>
      </w:r>
      <w:r w:rsidR="00554D9A">
        <w:t>, which can also cause paralytic outbreaks</w:t>
      </w:r>
      <w:r w:rsidR="00F15AF5">
        <w:t xml:space="preserve">.  Thus, in April 2016, OPV2 was removed from immunization </w:t>
      </w:r>
      <w:r w:rsidR="00FD5B6A">
        <w:t xml:space="preserve">activities </w:t>
      </w:r>
      <w:r w:rsidR="00F15AF5">
        <w:t xml:space="preserve">worldwide.  </w:t>
      </w:r>
      <w:r w:rsidR="00976618">
        <w:t xml:space="preserve">Interrupting transmission </w:t>
      </w:r>
      <w:r w:rsidR="00F15AF5">
        <w:t xml:space="preserve">of </w:t>
      </w:r>
      <w:r w:rsidR="00064558">
        <w:t>c</w:t>
      </w:r>
      <w:r w:rsidR="00F15AF5">
        <w:t>VDPV</w:t>
      </w:r>
      <w:r w:rsidR="00064558">
        <w:t>2</w:t>
      </w:r>
      <w:r w:rsidR="00F15AF5">
        <w:t xml:space="preserve"> lineages that </w:t>
      </w:r>
      <w:r w:rsidR="00431E75">
        <w:t>survive</w:t>
      </w:r>
      <w:r w:rsidR="00976618">
        <w:t xml:space="preserve"> cessation </w:t>
      </w:r>
      <w:r w:rsidR="00431E75">
        <w:t>will</w:t>
      </w:r>
      <w:r w:rsidR="00976618">
        <w:t xml:space="preserve"> require OPV2 in outbreak response, </w:t>
      </w:r>
      <w:r w:rsidR="00431E75">
        <w:t xml:space="preserve">which risks seeding new </w:t>
      </w:r>
      <w:r w:rsidR="00064558">
        <w:t>c</w:t>
      </w:r>
      <w:r w:rsidR="00431E75">
        <w:t>VDPV</w:t>
      </w:r>
      <w:r w:rsidR="00064558">
        <w:t>s</w:t>
      </w:r>
      <w:r w:rsidR="00F22E71">
        <w:t>; this potential cascade of outbreak responses seeding new vaccine-derived lineages, thus necessitating further outbreak responses, presents a critical risk to the polio eradication effort.</w:t>
      </w:r>
    </w:p>
    <w:p w:rsidR="00EF2D0E" w:rsidRPr="00EF2D0E" w:rsidRDefault="00976618">
      <w:r>
        <w:t xml:space="preserve">The EMOD individual-based disease transmission model was used to investigate </w:t>
      </w:r>
      <w:r w:rsidR="001C4875">
        <w:t xml:space="preserve">the risk of cVDPV2 establishment following </w:t>
      </w:r>
      <w:r>
        <w:t>OPV2 use in o</w:t>
      </w:r>
      <w:r w:rsidR="00064558">
        <w:t xml:space="preserve">utbreak response </w:t>
      </w:r>
      <w:r>
        <w:t>in West African populations</w:t>
      </w:r>
      <w:r w:rsidR="001C4875">
        <w:rPr>
          <w:b/>
        </w:rPr>
        <w:t xml:space="preserve">.  </w:t>
      </w:r>
      <w:r>
        <w:t xml:space="preserve">Under a broad </w:t>
      </w:r>
      <w:r w:rsidR="00EF2D0E">
        <w:t xml:space="preserve">range of scenarios, the probability </w:t>
      </w:r>
      <w:r w:rsidR="00431E75">
        <w:t>that</w:t>
      </w:r>
      <w:r w:rsidR="00EF2D0E">
        <w:t xml:space="preserve"> OPV2 use i</w:t>
      </w:r>
      <w:r w:rsidR="00431E75">
        <w:t>n outbreak response establishes</w:t>
      </w:r>
      <w:r w:rsidR="00EF2D0E">
        <w:t xml:space="preserve"> new cVDPV2 lineages in this model exceeds 50% in as little as 18 months </w:t>
      </w:r>
      <w:r w:rsidR="00B95433">
        <w:t>and no later than</w:t>
      </w:r>
      <w:r w:rsidR="00EF2D0E">
        <w:t xml:space="preserve"> </w:t>
      </w:r>
      <w:r w:rsidR="0020391B">
        <w:t>four</w:t>
      </w:r>
      <w:r w:rsidR="00B95433">
        <w:t xml:space="preserve"> years </w:t>
      </w:r>
      <w:r w:rsidR="00EF2D0E">
        <w:t>post-cessation.</w:t>
      </w:r>
      <w:r w:rsidR="00CB1E5B">
        <w:t xml:space="preserve"> </w:t>
      </w:r>
      <w:r w:rsidR="00EF2D0E">
        <w:t xml:space="preserve"> </w:t>
      </w:r>
      <w:r w:rsidR="00FD5B6A">
        <w:t xml:space="preserve">The risk of a cycle in which outbreak responses seed new cVDPV2 lineages suggests that OPV2 use should be managed carefully as time from cessation increases.  Key approaches to mitigating the risk that OPV2 use will be needed in the far future focus on extinguishing existing cVDPV2 lineages soon: </w:t>
      </w:r>
      <w:r w:rsidR="00EF2D0E">
        <w:t xml:space="preserve">maintaining high-quality surveillance, </w:t>
      </w:r>
      <w:r w:rsidR="00431E75">
        <w:t>conducting aggressive</w:t>
      </w:r>
      <w:r w:rsidR="00EF2D0E">
        <w:t xml:space="preserve"> near-term outbreak responses, strengthening IPV in routine immunization, </w:t>
      </w:r>
      <w:r w:rsidR="00FD5B6A">
        <w:t>and gaining access to</w:t>
      </w:r>
      <w:r w:rsidR="00EF2D0E">
        <w:t xml:space="preserve"> currently inaccessible areas</w:t>
      </w:r>
      <w:r w:rsidR="00FD5B6A">
        <w:t xml:space="preserve"> of the world to conduct surveillance</w:t>
      </w:r>
      <w:r w:rsidR="00EF2D0E">
        <w:t>.</w:t>
      </w:r>
      <w:r w:rsidR="00CB1E5B">
        <w:t xml:space="preserve"> </w:t>
      </w:r>
    </w:p>
    <w:p w:rsidR="001C4875" w:rsidRDefault="001C4875">
      <w:pPr>
        <w:rPr>
          <w:b/>
        </w:rPr>
      </w:pPr>
      <w:r>
        <w:rPr>
          <w:b/>
        </w:rPr>
        <w:br w:type="page"/>
      </w:r>
    </w:p>
    <w:p w:rsidR="001C4875" w:rsidRDefault="001C4875">
      <w:pPr>
        <w:rPr>
          <w:b/>
        </w:rPr>
      </w:pPr>
      <w:r>
        <w:rPr>
          <w:b/>
        </w:rPr>
        <w:lastRenderedPageBreak/>
        <w:t>Significance Statement</w:t>
      </w:r>
    </w:p>
    <w:p w:rsidR="00F22E71" w:rsidRDefault="00F22E71" w:rsidP="00F22E71">
      <w:r>
        <w:t xml:space="preserve">Wild type two poliovirus (WPV2) was last observed in 1999, and the type 2 oral polio vaccine (OPV2) was a critical tool in eradication. However, OPV2 is a live attenuated virus, </w:t>
      </w:r>
      <w:r w:rsidR="0028632F">
        <w:t>which</w:t>
      </w:r>
      <w:r>
        <w:t xml:space="preserve"> is able to spread in human populations and regain neurovirulence</w:t>
      </w:r>
      <w:r w:rsidR="0028632F">
        <w:t xml:space="preserve"> (becoming circulating vaccine-derived poliovirus, or cVDPV)</w:t>
      </w:r>
      <w:r>
        <w:t>.  Ending the use of OPV2 is therefore critical to global poliovirus eradication, and in April 2016, OPV2 was removed from immunization activities worldwide.  However, interrupting transmission of any extant</w:t>
      </w:r>
      <w:r w:rsidR="0028632F">
        <w:t xml:space="preserve"> cVDPVs</w:t>
      </w:r>
      <w:r>
        <w:t xml:space="preserve"> will</w:t>
      </w:r>
      <w:r w:rsidR="0028632F">
        <w:t xml:space="preserve"> require</w:t>
      </w:r>
      <w:r>
        <w:t xml:space="preserve"> </w:t>
      </w:r>
      <w:r w:rsidR="0028632F">
        <w:t xml:space="preserve">local </w:t>
      </w:r>
      <w:r>
        <w:t xml:space="preserve">use of OPV2, which risks seeding new cVDPVs; the potential for this cycle presents a critical risk to the polio eradication effort.  </w:t>
      </w:r>
      <w:r w:rsidR="0028632F">
        <w:t>This work investigates the conditions under which OPV2 immunization activities risk seeding new cVDPV lineages.</w:t>
      </w:r>
    </w:p>
    <w:p w:rsidR="001C4875" w:rsidRDefault="001C4875">
      <w:pPr>
        <w:rPr>
          <w:b/>
        </w:rPr>
      </w:pPr>
      <w:r>
        <w:rPr>
          <w:b/>
        </w:rPr>
        <w:br w:type="page"/>
      </w:r>
    </w:p>
    <w:p w:rsidR="00BB22E3" w:rsidRDefault="00BB22E3">
      <w:r>
        <w:rPr>
          <w:b/>
        </w:rPr>
        <w:lastRenderedPageBreak/>
        <w:t>Background</w:t>
      </w:r>
    </w:p>
    <w:p w:rsidR="00BB22E3" w:rsidRDefault="00554D9A">
      <w:r>
        <w:t>April 2016 marks the</w:t>
      </w:r>
      <w:r w:rsidR="00BB22E3">
        <w:t xml:space="preserve"> global cess</w:t>
      </w:r>
      <w:r w:rsidR="0020391B">
        <w:t xml:space="preserve">ation of the use of </w:t>
      </w:r>
      <w:r w:rsidR="0001675C">
        <w:t>the Sabin-strain oral polio v</w:t>
      </w:r>
      <w:r w:rsidR="00BB22E3">
        <w:t xml:space="preserve">accine </w:t>
      </w:r>
      <w:r w:rsidR="0001675C">
        <w:t>type t</w:t>
      </w:r>
      <w:r w:rsidR="0020391B">
        <w:t xml:space="preserve">wo </w:t>
      </w:r>
      <w:r w:rsidR="00BB22E3">
        <w:t>(OPV</w:t>
      </w:r>
      <w:r w:rsidR="00DD4EC4">
        <w:t>2</w:t>
      </w:r>
      <w:r w:rsidR="00BB22E3">
        <w:t xml:space="preserve">) in routine and campaign immunization, with all </w:t>
      </w:r>
      <w:r w:rsidR="008F03D7">
        <w:t xml:space="preserve">155 </w:t>
      </w:r>
      <w:r w:rsidR="00BB22E3">
        <w:t>OPV</w:t>
      </w:r>
      <w:r w:rsidR="008F03D7">
        <w:t>-using</w:t>
      </w:r>
      <w:r w:rsidR="00BB22E3">
        <w:t xml:space="preserve"> countries switching from the trivalent to the bivalent form of OPV</w:t>
      </w:r>
      <w:r w:rsidR="00565135">
        <w:t>, which contains only vaccine types 1 and 3</w:t>
      </w:r>
      <w:r w:rsidR="000D4F42">
        <w:t xml:space="preserve"> </w:t>
      </w:r>
      <w:r w:rsidR="00B4570A">
        <w:fldChar w:fldCharType="begin" w:fldLock="1"/>
      </w:r>
      <w:r w:rsidR="006074C9">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1)", "plainTextFormattedCitation" : "(1)", "previouslyFormattedCitation" : "(1)" }, "properties" : { "noteIndex" : 0 }, "schema" : "https://github.com/citation-style-language/schema/raw/master/csl-citation.json" }</w:instrText>
      </w:r>
      <w:r w:rsidR="00B4570A">
        <w:fldChar w:fldCharType="separate"/>
      </w:r>
      <w:r w:rsidR="0007724D" w:rsidRPr="0007724D">
        <w:rPr>
          <w:noProof/>
        </w:rPr>
        <w:t>(1)</w:t>
      </w:r>
      <w:r w:rsidR="00B4570A">
        <w:fldChar w:fldCharType="end"/>
      </w:r>
      <w:r w:rsidR="000D4F42">
        <w:t>.</w:t>
      </w:r>
      <w:r w:rsidR="00BB22E3">
        <w:t xml:space="preserve"> The last case of wild type 2 poliovirus (WPV2</w:t>
      </w:r>
      <w:r w:rsidR="008F03D7">
        <w:t>) was observed in India, in 1999</w:t>
      </w:r>
      <w:r w:rsidR="000D4F42">
        <w:t xml:space="preserve"> </w:t>
      </w:r>
      <w:r w:rsidR="008F03D7">
        <w:fldChar w:fldCharType="begin" w:fldLock="1"/>
      </w:r>
      <w:r w:rsidR="006074C9">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2)", "plainTextFormattedCitation" : "(2)", "previouslyFormattedCitation" : "(2)" }, "properties" : { "noteIndex" : 0 }, "schema" : "https://github.com/citation-style-language/schema/raw/master/csl-citation.json" }</w:instrText>
      </w:r>
      <w:r w:rsidR="008F03D7">
        <w:fldChar w:fldCharType="separate"/>
      </w:r>
      <w:r w:rsidR="0007724D" w:rsidRPr="0007724D">
        <w:rPr>
          <w:noProof/>
        </w:rPr>
        <w:t>(2)</w:t>
      </w:r>
      <w:r w:rsidR="008F03D7">
        <w:fldChar w:fldCharType="end"/>
      </w:r>
      <w:r w:rsidR="000D4F42">
        <w:t>.</w:t>
      </w:r>
      <w:r w:rsidR="008F03D7">
        <w:t xml:space="preserve"> OPV2 is a live, attenuated viru</w:t>
      </w:r>
      <w:r w:rsidR="00495242">
        <w:t xml:space="preserve">s, </w:t>
      </w:r>
      <w:r w:rsidR="007B49C0">
        <w:t xml:space="preserve">capable of </w:t>
      </w:r>
      <w:r w:rsidR="00495242">
        <w:t>genetic reversion</w:t>
      </w:r>
      <w:r w:rsidR="008F03D7">
        <w:t xml:space="preserve"> to a </w:t>
      </w:r>
      <w:r>
        <w:t>neurovirulent</w:t>
      </w:r>
      <w:r w:rsidR="008F03D7">
        <w:t xml:space="preserve"> phenotype </w:t>
      </w:r>
      <w:r w:rsidR="007B49C0">
        <w:t>that imposes a health burden due to</w:t>
      </w:r>
      <w:r w:rsidR="00BB22E3">
        <w:t xml:space="preserve"> vaccine-associated paralytic polio (VAPP</w:t>
      </w:r>
      <w:r w:rsidR="00DD4EC4">
        <w:t>)</w:t>
      </w:r>
      <w:r w:rsidR="007B49C0">
        <w:t xml:space="preserve">. </w:t>
      </w:r>
      <w:r w:rsidR="0001675C">
        <w:t>The Sabin-strain viruses are</w:t>
      </w:r>
      <w:r w:rsidR="007B49C0">
        <w:t xml:space="preserve"> also capable of transmission, and in low-immunity settings can establish circulation; these established lineages are termed circ</w:t>
      </w:r>
      <w:r w:rsidR="00BB22E3">
        <w:t>ulating vaccine-derived poliovirus</w:t>
      </w:r>
      <w:r w:rsidR="007B49C0">
        <w:t>es</w:t>
      </w:r>
      <w:r w:rsidR="00BB22E3">
        <w:t xml:space="preserve"> (cVDPV</w:t>
      </w:r>
      <w:r w:rsidR="007B49C0">
        <w:t>s</w:t>
      </w:r>
      <w:r w:rsidR="00BB22E3">
        <w:t>)</w:t>
      </w:r>
      <w:r w:rsidR="000D4F42">
        <w:t xml:space="preserve"> </w:t>
      </w:r>
      <w:r w:rsidR="007B49C0">
        <w:fldChar w:fldCharType="begin" w:fldLock="1"/>
      </w:r>
      <w:r w:rsidR="006074C9">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3\u20136)", "plainTextFormattedCitation" : "(3\u20136)", "previouslyFormattedCitation" : "(3\u20136)" }, "properties" : { "noteIndex" : 0 }, "schema" : "https://github.com/citation-style-language/schema/raw/master/csl-citation.json" }</w:instrText>
      </w:r>
      <w:r w:rsidR="007B49C0">
        <w:fldChar w:fldCharType="separate"/>
      </w:r>
      <w:r w:rsidR="0007724D" w:rsidRPr="0007724D">
        <w:rPr>
          <w:noProof/>
        </w:rPr>
        <w:t>(3–6)</w:t>
      </w:r>
      <w:r w:rsidR="007B49C0">
        <w:fldChar w:fldCharType="end"/>
      </w:r>
      <w:r w:rsidR="000D4F42">
        <w:t>.</w:t>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cVDPV </w:t>
      </w:r>
      <w:r w:rsidR="008F03D7">
        <w:t>cases</w:t>
      </w:r>
      <w:r w:rsidR="00333916">
        <w:t xml:space="preserve"> </w:t>
      </w:r>
      <w:r w:rsidR="008F03D7">
        <w:fldChar w:fldCharType="begin" w:fldLock="1"/>
      </w:r>
      <w:r w:rsidR="006074C9">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7)", "plainTextFormattedCitation" : "(7)", "previouslyFormattedCitation" : "(7)" }, "properties" : { "noteIndex" : 0 }, "schema" : "https://github.com/citation-style-language/schema/raw/master/csl-citation.json" }</w:instrText>
      </w:r>
      <w:r w:rsidR="008F03D7">
        <w:fldChar w:fldCharType="separate"/>
      </w:r>
      <w:r w:rsidR="0007724D" w:rsidRPr="0007724D">
        <w:rPr>
          <w:noProof/>
        </w:rPr>
        <w:t>(7)</w:t>
      </w:r>
      <w:r w:rsidR="008F03D7">
        <w:fldChar w:fldCharType="end"/>
      </w:r>
      <w:r w:rsidR="00333916">
        <w:t>.</w:t>
      </w:r>
      <w:r w:rsidR="00BB22E3">
        <w:t xml:space="preserve"> </w:t>
      </w:r>
      <w:r w:rsidR="00515CA9">
        <w:t>The successful removal of</w:t>
      </w:r>
      <w:r w:rsidR="00DD4EC4">
        <w:t xml:space="preserve"> OPV2 from </w:t>
      </w:r>
      <w:r>
        <w:t xml:space="preserve">elective </w:t>
      </w:r>
      <w:r w:rsidR="00DD4EC4">
        <w:t xml:space="preserve">use </w:t>
      </w:r>
      <w:r w:rsidR="00515CA9">
        <w:t>therefore presents clear public health benefits.</w:t>
      </w:r>
      <w:r w:rsidR="00CB1E5B">
        <w:t xml:space="preserve"> </w:t>
      </w:r>
      <w:r w:rsidR="00B4570A">
        <w:t>However, t</w:t>
      </w:r>
      <w:r w:rsidR="00AA3B86">
        <w:t xml:space="preserve">he cessation of OPV2 </w:t>
      </w:r>
      <w:r w:rsidR="0001675C">
        <w:t>immunization</w:t>
      </w:r>
      <w:r w:rsidR="00AA3B86">
        <w:t xml:space="preserve"> carries </w:t>
      </w:r>
      <w:r w:rsidR="00B4570A">
        <w:t xml:space="preserve">the implicit risk </w:t>
      </w:r>
      <w:r w:rsidR="00495242">
        <w:t>that</w:t>
      </w:r>
      <w:r w:rsidR="00B4570A">
        <w:t xml:space="preserve"> </w:t>
      </w:r>
      <w:r w:rsidR="00B95433">
        <w:t xml:space="preserve">Sabin-strain </w:t>
      </w:r>
      <w:r w:rsidR="00B4570A">
        <w:t>lineages</w:t>
      </w:r>
      <w:r w:rsidR="00495242">
        <w:t xml:space="preserve"> will survive</w:t>
      </w:r>
      <w:r w:rsidR="00B95433">
        <w:t xml:space="preserve"> </w:t>
      </w:r>
      <w:r w:rsidR="0001675C">
        <w:t>to</w:t>
      </w:r>
      <w:r w:rsidR="00B95433">
        <w:t xml:space="preserve"> become cVDPV2s in the future</w:t>
      </w:r>
      <w:r w:rsidR="00AA3B86">
        <w:t xml:space="preserve">, necessitating outbreak response </w:t>
      </w:r>
      <w:r w:rsidR="0001675C">
        <w:t>with OPV2, t</w:t>
      </w:r>
      <w:r w:rsidR="00AE6016">
        <w:t xml:space="preserve">hereby </w:t>
      </w:r>
      <w:r w:rsidR="00AA3B86">
        <w:t>potentially seeding new</w:t>
      </w:r>
      <w:r w:rsidR="00AE6016">
        <w:t xml:space="preserve"> lineages</w:t>
      </w:r>
      <w:r w:rsidR="00333916">
        <w:t xml:space="preserve"> </w:t>
      </w:r>
      <w:r w:rsidR="00B4570A">
        <w:fldChar w:fldCharType="begin" w:fldLock="1"/>
      </w:r>
      <w:r w:rsidR="006074C9">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8, 9)", "plainTextFormattedCitation" : "(8, 9)", "previouslyFormattedCitation" : "(8, 9)" }, "properties" : { "noteIndex" : 0 }, "schema" : "https://github.com/citation-style-language/schema/raw/master/csl-citation.json" }</w:instrText>
      </w:r>
      <w:r w:rsidR="00B4570A">
        <w:fldChar w:fldCharType="separate"/>
      </w:r>
      <w:r w:rsidR="0007724D" w:rsidRPr="0007724D">
        <w:rPr>
          <w:noProof/>
        </w:rPr>
        <w:t>(8, 9)</w:t>
      </w:r>
      <w:r w:rsidR="00B4570A">
        <w:fldChar w:fldCharType="end"/>
      </w:r>
      <w:r w:rsidR="00333916">
        <w:t>.</w:t>
      </w:r>
      <w:r w:rsidR="00CB1E5B">
        <w:t xml:space="preserve"> </w:t>
      </w:r>
      <w:r w:rsidR="003C67F9">
        <w:t>Historical experience has established that Sabin-strain</w:t>
      </w:r>
      <w:r w:rsidR="00AD1A9E">
        <w:t xml:space="preserve"> polio</w:t>
      </w:r>
      <w:r w:rsidR="003C67F9">
        <w:t xml:space="preserve">viruses </w:t>
      </w:r>
      <w:r w:rsidR="00AD1A9E">
        <w:t xml:space="preserve">(and other live, attenuated polioviruses) </w:t>
      </w:r>
      <w:r w:rsidR="003C67F9">
        <w:t xml:space="preserve">are able to broadly circulate </w:t>
      </w:r>
      <w:r w:rsidR="0001675C">
        <w:t>with</w:t>
      </w:r>
      <w:r w:rsidR="003C67F9">
        <w:t>in populations when introduced after relatively brief (1-3 year) interruptions in OPV use</w:t>
      </w:r>
      <w:r w:rsidR="00333916">
        <w:t xml:space="preserve"> </w:t>
      </w:r>
      <w:r w:rsidR="00AD1A9E">
        <w:fldChar w:fldCharType="begin" w:fldLock="1"/>
      </w:r>
      <w:r w:rsidR="006074C9">
        <w:instrText>ADDIN CSL_CITATION { "citationItems" : [ { "id" : "ITEM-1", "itemData" : { "DOI" : "10.1128/JVI.77.23.12460-12465.2003", "ISSN" : "0022-538X", "author" : [ { "dropping-particle" : "", "family" : "Korotkova", "given" : "E. A.", "non-dropping-particle" : "", "parse-names" : false, "suffix" : "" }, { "dropping-particle" : "", "family" : "Park", "given" : "R.", "non-dropping-particle" : "", "parse-names" : false, "suffix" : "" }, { "dropping-particle" : "", "family" : "Cherkasova", "given" : "E. A.", "non-dropping-particle" : "", "parse-names" : false, "suffix" : "" }, { "dropping-particle" : "", "family" : "Lipskaya", "given" : "G. Y.", "non-dropping-particle" : "", "parse-names" : false, "suffix" : "" }, { "dropping-particle" : "", "family" : "Chumakov", "given" : "K. M.", "non-dropping-particle" : "", "parse-names" : false, "suffix" : "" }, { "dropping-particle" : "V.", "family" : "Feldman", "given" : "E.", "non-dropping-particle" : "", "parse-names" : false, "suffix" : "" }, { "dropping-particle" : "", "family" : "Kew", "given" : "O. M.", "non-dropping-particle" : "", "parse-names" : false, "suffix" : "" }, { "dropping-particle" : "", "family" : "Agol", "given" : "V. I.", "non-dropping-particle" : "", "parse-names" : false, "suffix" : "" } ], "container-title" : "Journal of Virology", "id" : "ITEM-1", "issue" : "23", "issued" : { "date-parts" : [ [ "2003", "12", "1" ] ] }, "page" : "12460-12465", "publisher" : "American Society for Microbiology", "title" : "Retrospective Analysis of a Local Cessation of Vaccination against Poliomyelitis: a Possible Scenario for the Future", "type" : "article-journal", "volume" : "77" }, "uris" : [ "http://www.mendeley.com/documents/?uuid=1aec7dc0-cb7e-376b-9432-350cbf489495" ] }, { "id" : "ITEM-2", "itemData" : { "DOI" : "10.1128/JVI.78.24.13512-13521.2004", "ISSN" : "0022-538X", "author" : [ { "dropping-particle" : "", "family" : "Shimizu", "given" : "H.", "non-dropping-particle" : "", "parse-names" : false, "suffix" : "" }, { "dropping-particle" : "", "family" : "Thorley", "given" : "B.", "non-dropping-particle" : "", "parse-names" : false, "suffix" : "" }, { "dropping-particle" : "", "family" : "Paladin", "given" : "F. J.", "non-dropping-particle" : "", "parse-names" : false, "suffix" : "" }, { "dropping-particle" : "", "family" : "Brussen", "given" : "K. A.", "non-dropping-particle" : "", "parse-names" : false, "suffix" : "" }, { "dropping-particle" : "", "family" : "Stambos", "given" : "V.", "non-dropping-particle" : "", "parse-names" : false, "suffix" : "" }, { "dropping-particle" : "", "family" : "Yuen", "given" : "L.", "non-dropping-particle" : "", "parse-names" : false, "suffix" : "" }, { "dropping-particle" : "", "family" : "Utama", "given" : "A.", "non-dropping-particle" : "", "parse-names" : false, "suffix" : "" }, { "dropping-particle" : "", "family" : "Tano", "given" : "Y.", "non-dropping-particle" : "", "parse-names" : false, "suffix" : "" }, { "dropping-particle" : "", "family" : "Arita", "given" : "M.", "non-dropping-particle" : "", "parse-names" : false, "suffix" : "" }, { "dropping-particle" : "", "family" : "Yoshida", "given" : "H.", "non-dropping-particle" : "", "parse-names" : false, "suffix" : "" }, { "dropping-particle" : "", "family" : "Yoneyama", "given" : "T.", "non-dropping-particle" : "", "parse-names" : false, "suffix" : "" }, { "dropping-particle" : "", "family" : "Benegas", "given" : "A.", "non-dropping-particle" : "", "parse-names" : false, "suffix" : "" }, { "dropping-particle" : "", "family" : "Roesel", "given" : "S.", "non-dropping-particle" : "", "parse-names" : false, "suffix" : "" }, { "dropping-particle" : "", "family" : "Pallansch", "given" : "M.", "non-dropping-particle" : "", "parse-names" : false, "suffix" : "" }, { "dropping-particle" : "", "family" : "Kew", "given" : "O.", "non-dropping-particle" : "", "parse-names" : false, "suffix" : "" }, { "dropping-particle" : "", "family" : "Miyamura", "given" : "T.", "non-dropping-particle" : "", "parse-names" : false, "suffix" : "" } ], "container-title" : "Journal of Virology", "id" : "ITEM-2", "issue" : "24", "issued" : { "date-parts" : [ [ "2004", "12", "15" ] ] }, "page" : "13512-13521", "publisher" : "American Society for Microbiology", "title" : "Circulation of Type 1 Vaccine-Derived Poliovirus in the Philippines in 2001", "type" : "article-journal", "volume" : "78" }, "uris" : [ "http://www.mendeley.com/documents/?uuid=bd0af149-8d6d-3f77-891f-f35076a31696" ] }, { "id" : "ITEM-3", "itemData" : { "DOI" : "10.1006/viro.2000.0614", "ISSN" : "00426822", "author" : [ { "dropping-particle" : "", "family" : "Mart\u00edn", "given" : "Javier", "non-dropping-particle" : "", "parse-names" : false, "suffix" : "" }, { "dropping-particle" : "", "family" : "Ferguson", "given" : "Geraldine L.", "non-dropping-particle" : "", "parse-names" : false, "suffix" : "" }, { "dropping-particle" : "", "family" : "Wood", "given" : "David J.", "non-dropping-particle" : "", "parse-names" : false, "suffix" : "" }, { "dropping-particle" : "", "family" : "Minor", "given" : "Philip D.", "non-dropping-particle" : "", "parse-names" : false, "suffix" : "" } ], "container-title" : "Virology", "id" : "ITEM-3", "issue" : "1", "issued" : { "date-parts" : [ [ "2000", "12" ] ] }, "page" : "42-49", "publisher" : "Academic Press", "title" : "The Vaccine Origin of the 1968 Epidemic of Type 3 Poliomyelitis in Poland", "type" : "article-journal", "volume" : "278" }, "uris" : [ "http://www.mendeley.com/documents/?uuid=a24d8675-b39e-3215-a752-35a8a80f3f34" ] }, { "id" : "ITEM-4", "itemData" : { "author" : [ { "dropping-particle" : "", "family" : "Centers for Disease Control and Prevention", "given" : "", "non-dropping-particle" : "", "parse-names" : false, "suffix" : "" } ], "container-title" : "MMWR", "id" : "ITEM-4", "issue" : "38", "issued" : { "date-parts" : [ [ "2007" ] ] }, "page" : "996-1001", "title" : "Update on Vaccine-Derived Polioviruses - Worldwide, January 2006-August 2007", "type" : "article-journal", "volume" : "56" }, "uris" : [ "http://www.mendeley.com/documents/?uuid=a1b7db8f-3e49-3a41-99b4-d7970a79699a" ] } ], "mendeley" : { "formattedCitation" : "(10\u201313)", "plainTextFormattedCitation" : "(10\u201313)", "previouslyFormattedCitation" : "(10\u201313)" }, "properties" : { "noteIndex" : 0 }, "schema" : "https://github.com/citation-style-language/schema/raw/master/csl-citation.json" }</w:instrText>
      </w:r>
      <w:r w:rsidR="00AD1A9E">
        <w:fldChar w:fldCharType="separate"/>
      </w:r>
      <w:r w:rsidR="0007724D" w:rsidRPr="0007724D">
        <w:rPr>
          <w:noProof/>
        </w:rPr>
        <w:t>(10–13)</w:t>
      </w:r>
      <w:r w:rsidR="00AD1A9E">
        <w:fldChar w:fldCharType="end"/>
      </w:r>
      <w:r w:rsidR="00333916">
        <w:t>.</w:t>
      </w:r>
      <w:r w:rsidR="003C67F9">
        <w:t xml:space="preserve"> </w:t>
      </w:r>
      <w:r w:rsidR="00AA3B86">
        <w:t xml:space="preserve">The possibility </w:t>
      </w:r>
      <w:r w:rsidR="00B469DB">
        <w:t xml:space="preserve">of </w:t>
      </w:r>
      <w:r w:rsidR="000235C2">
        <w:t xml:space="preserve">a cycle in which OPV2 use in outbreak response seeds new cVDPV2 lineages, necessitating further outbreak response, </w:t>
      </w:r>
      <w:r w:rsidR="00B469DB">
        <w:t>represents a fundamental risk to the cessation of OPV2</w:t>
      </w:r>
      <w:r w:rsidR="0001675C">
        <w:t xml:space="preserve"> immunization</w:t>
      </w:r>
      <w:r w:rsidR="00B469DB">
        <w:t>.</w:t>
      </w:r>
    </w:p>
    <w:p w:rsidR="00B97900" w:rsidRDefault="00B469DB">
      <w:r>
        <w:t xml:space="preserve">This manuscript addresses the conditions under which OPV2 use in outbreak response could establish new chains of </w:t>
      </w:r>
      <w:r w:rsidR="000235C2">
        <w:t>Sabin 2</w:t>
      </w:r>
      <w:r>
        <w:t xml:space="preserve"> transmission, and how </w:t>
      </w:r>
      <w:r w:rsidR="00495242">
        <w:t>this risk</w:t>
      </w:r>
      <w:r>
        <w:t xml:space="preserve"> evolves as population immunity declines post-cessation.</w:t>
      </w:r>
      <w:r w:rsidR="00CB1E5B">
        <w:t xml:space="preserve"> </w:t>
      </w:r>
      <w:r w:rsidR="00B97900">
        <w:t xml:space="preserve"> Many factors affect an outbreak response activity’s propensity to establish new VDPV2 lineages: population immunity at the time of outbreak response, the base reproductive rate R</w:t>
      </w:r>
      <w:r w:rsidR="00B97900">
        <w:rPr>
          <w:vertAlign w:val="subscript"/>
        </w:rPr>
        <w:t>0</w:t>
      </w:r>
      <w:r w:rsidR="00B97900">
        <w:t xml:space="preserve"> of the Sabin type 2 virus (which may change during genetic reversion), and the epidemiological connectedness of spatially separated populations. Each of these factors is also highly uncertain, and varies with the geographical/societal context under consideration. In this work, a variety of potential scenarios are considered (see </w:t>
      </w:r>
      <w:r w:rsidR="00B97900">
        <w:rPr>
          <w:highlight w:val="yellow"/>
        </w:rPr>
        <w:fldChar w:fldCharType="begin"/>
      </w:r>
      <w:r w:rsidR="00B97900">
        <w:instrText xml:space="preserve"> REF _Ref458505119 \h </w:instrText>
      </w:r>
      <w:r w:rsidR="00B97900">
        <w:rPr>
          <w:highlight w:val="yellow"/>
        </w:rPr>
      </w:r>
      <w:r w:rsidR="00B97900">
        <w:rPr>
          <w:highlight w:val="yellow"/>
        </w:rPr>
        <w:fldChar w:fldCharType="end"/>
      </w:r>
      <w:r w:rsidR="00B97900">
        <w:rPr>
          <w:highlight w:val="yellow"/>
        </w:rPr>
        <w:fldChar w:fldCharType="begin"/>
      </w:r>
      <w:r w:rsidR="00B97900">
        <w:rPr>
          <w:highlight w:val="yellow"/>
        </w:rPr>
        <w:instrText xml:space="preserve"> REF _Ref458505124 \h </w:instrText>
      </w:r>
      <w:r w:rsidR="00B97900">
        <w:rPr>
          <w:highlight w:val="yellow"/>
        </w:rPr>
      </w:r>
      <w:r w:rsidR="00B97900">
        <w:rPr>
          <w:highlight w:val="yellow"/>
        </w:rPr>
        <w:fldChar w:fldCharType="separate"/>
      </w:r>
      <w:r w:rsidR="00B97900">
        <w:t xml:space="preserve">Table </w:t>
      </w:r>
      <w:r w:rsidR="00B97900">
        <w:rPr>
          <w:noProof/>
        </w:rPr>
        <w:t>1</w:t>
      </w:r>
      <w:r w:rsidR="00B97900">
        <w:rPr>
          <w:highlight w:val="yellow"/>
        </w:rPr>
        <w:fldChar w:fldCharType="end"/>
      </w:r>
      <w:r w:rsidR="00B97900">
        <w:t>), and in each scenario,</w:t>
      </w:r>
      <w:r w:rsidR="00B97900" w:rsidRPr="00B97900">
        <w:t xml:space="preserve"> </w:t>
      </w:r>
      <w:r w:rsidR="00B97900">
        <w:t>a Separatrix algorithm</w:t>
      </w:r>
      <w:r w:rsidR="00333916">
        <w:t xml:space="preserve"> </w:t>
      </w:r>
      <w:r w:rsidR="00B97900">
        <w:fldChar w:fldCharType="begin" w:fldLock="1"/>
      </w:r>
      <w:r w:rsidR="00954681">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4)", "plainTextFormattedCitation" : "(14)", "previouslyFormattedCitation" : "(14)" }, "properties" : { "noteIndex" : 0 }, "schema" : "https://github.com/citation-style-language/schema/raw/master/csl-citation.json" }</w:instrText>
      </w:r>
      <w:r w:rsidR="00B97900">
        <w:fldChar w:fldCharType="separate"/>
      </w:r>
      <w:r w:rsidR="006074C9" w:rsidRPr="006074C9">
        <w:rPr>
          <w:noProof/>
        </w:rPr>
        <w:t>(14)</w:t>
      </w:r>
      <w:r w:rsidR="00B97900">
        <w:fldChar w:fldCharType="end"/>
      </w:r>
      <w:r w:rsidR="00333916">
        <w:t>.</w:t>
      </w:r>
      <w:r w:rsidR="00B97900">
        <w:t xml:space="preserve"> is used to quantify the risk that an outbreak response conducted according to existing protocol will seed a new VDPV2</w:t>
      </w:r>
      <w:r w:rsidR="006C2693">
        <w:t xml:space="preserve"> </w:t>
      </w:r>
      <w:r w:rsidR="00B97900">
        <w:t xml:space="preserve">as a function of the time since cessation and the mean per-person per-day migration rate between provinces. </w:t>
      </w:r>
      <w:r w:rsidR="006C2693">
        <w:t xml:space="preserve"> </w:t>
      </w:r>
    </w:p>
    <w:p w:rsidR="007C00F5" w:rsidRDefault="007C00F5" w:rsidP="007C00F5">
      <w:pPr>
        <w:pStyle w:val="Caption"/>
      </w:pPr>
      <w:bookmarkStart w:id="0" w:name="_Ref458505124"/>
      <w:bookmarkStart w:id="1" w:name="_Ref458505119"/>
      <w:r>
        <w:t xml:space="preserve">Table </w:t>
      </w:r>
      <w:fldSimple w:instr=" SEQ Table \* ARABIC ">
        <w:r>
          <w:rPr>
            <w:noProof/>
          </w:rPr>
          <w:t>1</w:t>
        </w:r>
      </w:fldSimple>
      <w:bookmarkEnd w:id="0"/>
      <w:r>
        <w:t>: Description of parameters varied across simulated scenarios.</w:t>
      </w:r>
      <w:bookmarkEnd w:id="1"/>
      <w:r>
        <w:t xml:space="preserve"> </w:t>
      </w:r>
    </w:p>
    <w:tbl>
      <w:tblPr>
        <w:tblStyle w:val="TableGrid"/>
        <w:tblW w:w="0" w:type="auto"/>
        <w:tblLook w:val="04A0" w:firstRow="1" w:lastRow="0" w:firstColumn="1" w:lastColumn="0" w:noHBand="0" w:noVBand="1"/>
      </w:tblPr>
      <w:tblGrid>
        <w:gridCol w:w="6115"/>
        <w:gridCol w:w="3150"/>
      </w:tblGrid>
      <w:tr w:rsidR="007C00F5" w:rsidTr="00DD3B5F">
        <w:trPr>
          <w:cantSplit/>
        </w:trPr>
        <w:tc>
          <w:tcPr>
            <w:tcW w:w="6115" w:type="dxa"/>
          </w:tcPr>
          <w:p w:rsidR="007C00F5" w:rsidRDefault="007C00F5" w:rsidP="00DD3B5F">
            <w:pPr>
              <w:keepNext/>
              <w:keepLines/>
            </w:pPr>
            <w:r>
              <w:t>Quantity varied</w:t>
            </w:r>
          </w:p>
        </w:tc>
        <w:tc>
          <w:tcPr>
            <w:tcW w:w="3150" w:type="dxa"/>
          </w:tcPr>
          <w:p w:rsidR="007C00F5" w:rsidRDefault="007C00F5" w:rsidP="00DD3B5F">
            <w:pPr>
              <w:keepNext/>
              <w:keepLines/>
            </w:pPr>
            <w:r>
              <w:t>Values</w:t>
            </w:r>
          </w:p>
        </w:tc>
      </w:tr>
      <w:tr w:rsidR="007C00F5" w:rsidTr="00DD3B5F">
        <w:trPr>
          <w:cantSplit/>
        </w:trPr>
        <w:tc>
          <w:tcPr>
            <w:tcW w:w="6115" w:type="dxa"/>
          </w:tcPr>
          <w:p w:rsidR="007C00F5" w:rsidRPr="003E0761" w:rsidRDefault="007C00F5" w:rsidP="00DD3B5F">
            <w:pPr>
              <w:keepNext/>
              <w:keepLines/>
            </w:pPr>
            <w:r>
              <w:t>Final base reproductive rate of reverted VDPV2 (R</w:t>
            </w:r>
            <w:r>
              <w:rPr>
                <w:vertAlign w:val="subscript"/>
              </w:rPr>
              <w:t>0f</w:t>
            </w:r>
            <w:r>
              <w:t>)</w:t>
            </w:r>
          </w:p>
        </w:tc>
        <w:tc>
          <w:tcPr>
            <w:tcW w:w="3150" w:type="dxa"/>
          </w:tcPr>
          <w:p w:rsidR="007C00F5" w:rsidRDefault="007C00F5" w:rsidP="00DD3B5F">
            <w:pPr>
              <w:keepNext/>
              <w:keepLines/>
            </w:pPr>
            <w:r>
              <w:t>{1·2, 1·5, 2·0, 3·0}</w:t>
            </w:r>
          </w:p>
        </w:tc>
      </w:tr>
      <w:tr w:rsidR="007C00F5" w:rsidTr="00DD3B5F">
        <w:trPr>
          <w:cantSplit/>
        </w:trPr>
        <w:tc>
          <w:tcPr>
            <w:tcW w:w="6115" w:type="dxa"/>
          </w:tcPr>
          <w:p w:rsidR="007C00F5" w:rsidRPr="003E0761" w:rsidRDefault="007C00F5" w:rsidP="00DD3B5F">
            <w:pPr>
              <w:keepNext/>
              <w:keepLines/>
            </w:pPr>
            <w:r>
              <w:t>Initial reproductive rate of OPV2 as fraction of final R</w:t>
            </w:r>
            <w:r>
              <w:rPr>
                <w:vertAlign w:val="subscript"/>
              </w:rPr>
              <w:t xml:space="preserve">0 </w:t>
            </w:r>
            <w:r>
              <w:t>(</w:t>
            </w:r>
            <w:r>
              <w:rPr>
                <w:i/>
              </w:rPr>
              <w:t>f</w:t>
            </w:r>
            <w:r>
              <w:t>)</w:t>
            </w:r>
          </w:p>
        </w:tc>
        <w:tc>
          <w:tcPr>
            <w:tcW w:w="3150" w:type="dxa"/>
          </w:tcPr>
          <w:p w:rsidR="007C00F5" w:rsidRDefault="007C00F5" w:rsidP="00DD3B5F">
            <w:pPr>
              <w:keepNext/>
              <w:keepLines/>
            </w:pPr>
            <w:r>
              <w:t>{0·25, 0·5}</w:t>
            </w:r>
          </w:p>
        </w:tc>
      </w:tr>
      <w:tr w:rsidR="007C00F5" w:rsidTr="00DD3B5F">
        <w:trPr>
          <w:cantSplit/>
        </w:trPr>
        <w:tc>
          <w:tcPr>
            <w:tcW w:w="6115" w:type="dxa"/>
          </w:tcPr>
          <w:p w:rsidR="007C00F5" w:rsidRPr="003E0761" w:rsidRDefault="007C00F5" w:rsidP="00DD3B5F">
            <w:pPr>
              <w:keepNext/>
              <w:keepLines/>
            </w:pPr>
            <w:r>
              <w:t>Exponential timescale of R</w:t>
            </w:r>
            <w:r>
              <w:rPr>
                <w:vertAlign w:val="subscript"/>
              </w:rPr>
              <w:t>0</w:t>
            </w:r>
            <w:r>
              <w:t xml:space="preserve"> reversion (</w:t>
            </w:r>
            <w:r>
              <w:rPr>
                <w:i/>
              </w:rPr>
              <w:t>λ</w:t>
            </w:r>
            <w:r>
              <w:t>)</w:t>
            </w:r>
          </w:p>
        </w:tc>
        <w:tc>
          <w:tcPr>
            <w:tcW w:w="3150" w:type="dxa"/>
          </w:tcPr>
          <w:p w:rsidR="007C00F5" w:rsidRDefault="007C00F5" w:rsidP="00DD3B5F">
            <w:pPr>
              <w:keepNext/>
              <w:keepLines/>
            </w:pPr>
            <w:r>
              <w:t>{60 days, 150 days}</w:t>
            </w:r>
          </w:p>
        </w:tc>
      </w:tr>
      <w:tr w:rsidR="007C00F5" w:rsidTr="00DD3B5F">
        <w:trPr>
          <w:cantSplit/>
        </w:trPr>
        <w:tc>
          <w:tcPr>
            <w:tcW w:w="6115" w:type="dxa"/>
          </w:tcPr>
          <w:p w:rsidR="007C00F5" w:rsidRPr="003E0761" w:rsidRDefault="007C00F5" w:rsidP="00DD3B5F">
            <w:pPr>
              <w:keepNext/>
              <w:keepLines/>
            </w:pPr>
            <w:r>
              <w:t># of IPV doses given to children born after OPV2 cessation (N</w:t>
            </w:r>
            <w:r>
              <w:rPr>
                <w:vertAlign w:val="subscript"/>
              </w:rPr>
              <w:t>IPV</w:t>
            </w:r>
            <w:r>
              <w:t>)</w:t>
            </w:r>
          </w:p>
        </w:tc>
        <w:tc>
          <w:tcPr>
            <w:tcW w:w="3150" w:type="dxa"/>
          </w:tcPr>
          <w:p w:rsidR="007C00F5" w:rsidRDefault="007C00F5" w:rsidP="00DD3B5F">
            <w:pPr>
              <w:keepNext/>
              <w:keepLines/>
            </w:pPr>
            <w:r>
              <w:t>{0, 1}</w:t>
            </w:r>
          </w:p>
        </w:tc>
      </w:tr>
      <w:tr w:rsidR="007C00F5" w:rsidTr="00DD3B5F">
        <w:trPr>
          <w:cantSplit/>
        </w:trPr>
        <w:tc>
          <w:tcPr>
            <w:tcW w:w="6115" w:type="dxa"/>
          </w:tcPr>
          <w:p w:rsidR="007C00F5" w:rsidRPr="003E0761" w:rsidRDefault="007C00F5" w:rsidP="00DD3B5F">
            <w:pPr>
              <w:keepNext/>
              <w:keepLines/>
            </w:pPr>
            <w:r>
              <w:t>Distance-dependence of migration rates (</w:t>
            </w:r>
            <w:r>
              <w:rPr>
                <w:i/>
              </w:rPr>
              <w:t>c</w:t>
            </w:r>
            <w:r>
              <w:t>)</w:t>
            </w:r>
          </w:p>
        </w:tc>
        <w:tc>
          <w:tcPr>
            <w:tcW w:w="3150" w:type="dxa"/>
          </w:tcPr>
          <w:p w:rsidR="007C00F5" w:rsidRPr="000235C2" w:rsidRDefault="007C00F5" w:rsidP="00DD3B5F">
            <w:pPr>
              <w:keepNext/>
              <w:keepLines/>
            </w:pPr>
            <w:r>
              <w:t>{-1, -2} (1/d, 1/d</w:t>
            </w:r>
            <w:r>
              <w:rPr>
                <w:vertAlign w:val="superscript"/>
              </w:rPr>
              <w:t>2</w:t>
            </w:r>
            <w:r>
              <w:t>)</w:t>
            </w:r>
          </w:p>
        </w:tc>
      </w:tr>
      <w:tr w:rsidR="007C00F5" w:rsidTr="00DD3B5F">
        <w:trPr>
          <w:cantSplit/>
        </w:trPr>
        <w:tc>
          <w:tcPr>
            <w:tcW w:w="6115" w:type="dxa"/>
          </w:tcPr>
          <w:p w:rsidR="007C00F5" w:rsidRDefault="007C00F5" w:rsidP="00DD3B5F">
            <w:pPr>
              <w:keepNext/>
              <w:keepLines/>
            </w:pPr>
            <w:r>
              <w:t xml:space="preserve">Population immunity in cohort of children born before OPV2 cessation </w:t>
            </w:r>
          </w:p>
        </w:tc>
        <w:tc>
          <w:tcPr>
            <w:tcW w:w="3150" w:type="dxa"/>
          </w:tcPr>
          <w:p w:rsidR="007C00F5" w:rsidRDefault="007C00F5" w:rsidP="00DD3B5F">
            <w:pPr>
              <w:keepNext/>
              <w:keepLines/>
            </w:pPr>
            <w:r>
              <w:t>Induced by three OPV campaigns at 80% coverage and 50% take (moderate immunity), or three OPV campaigns at 100% coverage and 100% take (high immunity)</w:t>
            </w:r>
          </w:p>
        </w:tc>
      </w:tr>
    </w:tbl>
    <w:p w:rsidR="007C00F5" w:rsidRDefault="007C00F5"/>
    <w:p w:rsidR="004E55E5" w:rsidRPr="004E55E5" w:rsidRDefault="00F44B6B">
      <w:pPr>
        <w:rPr>
          <w:b/>
        </w:rPr>
      </w:pPr>
      <w:r>
        <w:rPr>
          <w:b/>
        </w:rPr>
        <w:lastRenderedPageBreak/>
        <w:t>Results</w:t>
      </w:r>
    </w:p>
    <w:p w:rsidR="003E0761" w:rsidRDefault="004A689C">
      <w:r>
        <w:rPr>
          <w:highlight w:val="yellow"/>
        </w:rPr>
        <w:fldChar w:fldCharType="begin"/>
      </w:r>
      <w:r>
        <w:instrText xml:space="preserve"> REF _Ref458507029 \h </w:instrText>
      </w:r>
      <w:r>
        <w:rPr>
          <w:highlight w:val="yellow"/>
        </w:rPr>
      </w:r>
      <w:r>
        <w:rPr>
          <w:highlight w:val="yellow"/>
        </w:rPr>
        <w:fldChar w:fldCharType="separate"/>
      </w:r>
      <w:r>
        <w:t xml:space="preserve">Figure </w:t>
      </w:r>
      <w:r>
        <w:rPr>
          <w:noProof/>
        </w:rPr>
        <w:t>1</w:t>
      </w:r>
      <w:r>
        <w:rPr>
          <w:highlight w:val="yellow"/>
        </w:rPr>
        <w:fldChar w:fldCharType="end"/>
      </w:r>
      <w:r>
        <w:t xml:space="preserve"> </w:t>
      </w:r>
      <w:r w:rsidR="008657DE">
        <w:t xml:space="preserve">presents the </w:t>
      </w:r>
      <w:r w:rsidR="003E0761">
        <w:t>output of a single run of the Separatrix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see </w:t>
      </w:r>
      <w:r w:rsidR="00861C15">
        <w:rPr>
          <w:highlight w:val="yellow"/>
        </w:rPr>
        <w:fldChar w:fldCharType="begin"/>
      </w:r>
      <w:r w:rsidR="00861C15">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61C15">
        <w:t xml:space="preserve"> </w:t>
      </w:r>
      <w:r w:rsidR="00B7354E">
        <w:t>for definition of symbols)</w:t>
      </w:r>
      <w:r w:rsidR="003E0761">
        <w:t>.</w:t>
      </w:r>
      <w:r w:rsidR="00CB1E5B">
        <w:t xml:space="preserve"> </w:t>
      </w:r>
      <w:r w:rsidR="0002746B">
        <w:t>Figures 1-</w:t>
      </w:r>
      <w:r w:rsidR="004B5C97">
        <w:t>3</w:t>
      </w:r>
      <w:r w:rsidR="0002746B">
        <w:t xml:space="preserve"> all present comparisons at the moderate immunity profile </w:t>
      </w:r>
      <w:r w:rsidR="00131612">
        <w:t xml:space="preserve">(defined in </w:t>
      </w:r>
      <w:r w:rsidR="00131612">
        <w:rPr>
          <w:highlight w:val="yellow"/>
        </w:rPr>
        <w:fldChar w:fldCharType="begin"/>
      </w:r>
      <w:r w:rsidR="00131612">
        <w:instrText xml:space="preserve"> REF _Ref458505124 \h </w:instrText>
      </w:r>
      <w:r w:rsidR="00131612">
        <w:rPr>
          <w:highlight w:val="yellow"/>
        </w:rPr>
      </w:r>
      <w:r w:rsidR="00131612">
        <w:rPr>
          <w:highlight w:val="yellow"/>
        </w:rPr>
        <w:fldChar w:fldCharType="separate"/>
      </w:r>
      <w:r w:rsidR="00131612">
        <w:t xml:space="preserve">Table </w:t>
      </w:r>
      <w:r w:rsidR="00131612">
        <w:rPr>
          <w:noProof/>
        </w:rPr>
        <w:t>1</w:t>
      </w:r>
      <w:r w:rsidR="00131612">
        <w:rPr>
          <w:highlight w:val="yellow"/>
        </w:rPr>
        <w:fldChar w:fldCharType="end"/>
      </w:r>
      <w:r w:rsidR="00131612">
        <w:t xml:space="preserve">) </w:t>
      </w:r>
      <w:r w:rsidR="0002746B">
        <w:t xml:space="preserve">in the pre-cessation birth cohort. </w:t>
      </w:r>
      <w:r w:rsidR="003E0761">
        <w:t xml:space="preserve">The color surface shows the imputed risk throughout </w:t>
      </w:r>
      <w:r w:rsidR="006C2693">
        <w:t>a 2D</w:t>
      </w:r>
      <w:r w:rsidR="003E0761">
        <w:t xml:space="preserve"> space of mean migratio</w:t>
      </w:r>
      <w:r w:rsidR="00E71EC5">
        <w:t>n rate and time since cessation</w:t>
      </w:r>
      <w:r w:rsidR="003E0761">
        <w:t>; the gray crosses</w:t>
      </w:r>
      <w:r w:rsidR="003003E0">
        <w:t xml:space="preserve"> and circles indicate</w:t>
      </w:r>
      <w:r w:rsidR="003E0761">
        <w:t xml:space="preserve"> simulations </w:t>
      </w:r>
      <w:r w:rsidR="00E71EC5">
        <w:t>in which a new lineage</w:t>
      </w:r>
      <w:r w:rsidR="003003E0">
        <w:t xml:space="preserve"> succeeds or fails, respectively, to establish long-term circulation</w:t>
      </w:r>
      <w:r w:rsidR="00516BE8">
        <w:t xml:space="preserve"> (defined for the purposes of this study as continued viral transmission, outside of the response provinces, 9 months after the outbreak response);</w:t>
      </w:r>
      <w:r w:rsidR="00E71EC5">
        <w:t xml:space="preserve"> </w:t>
      </w:r>
      <w:r w:rsidR="003E0761">
        <w:t xml:space="preserve">the </w:t>
      </w:r>
      <w:r w:rsidR="00FA3F22">
        <w:t>thin black dashed</w:t>
      </w:r>
      <w:r w:rsidR="003E0761">
        <w:t xml:space="preserve"> box outlines a space of migration rates preferred by a calibration to a previous travelling outbreak of WPV1 in the region (Supplement); and the black line represents the </w:t>
      </w:r>
      <w:r w:rsidR="00E71EC5">
        <w:t xml:space="preserve">50% </w:t>
      </w:r>
      <w:r w:rsidR="003E0761">
        <w:t xml:space="preserve">separatrix line, the imputed </w:t>
      </w:r>
      <w:r w:rsidR="00E71EC5">
        <w:t>contour</w:t>
      </w:r>
      <w:r w:rsidR="003E0761">
        <w:t xml:space="preserve"> in parameter space along which </w:t>
      </w:r>
      <w:r w:rsidR="00E71EC5">
        <w:t xml:space="preserve">the </w:t>
      </w:r>
      <w:r w:rsidR="00FA3F22">
        <w:t xml:space="preserve">VDPV2 </w:t>
      </w:r>
      <w:r w:rsidR="00E71EC5">
        <w:t>risk is</w:t>
      </w:r>
      <w:r w:rsidR="003E0761">
        <w:t xml:space="preserve"> 50%.</w:t>
      </w:r>
      <w:r w:rsidR="00CB1E5B">
        <w:t xml:space="preserve"> </w:t>
      </w:r>
      <w:r w:rsidR="003E0761">
        <w:t>In this scenario, this line indicate</w:t>
      </w:r>
      <w:r w:rsidR="00C73742">
        <w:t>s</w:t>
      </w:r>
      <w:r w:rsidR="000668F0">
        <w:t xml:space="preserve"> that this</w:t>
      </w:r>
      <w:r w:rsidR="003E0761">
        <w:t xml:space="preserve"> risk reaches 50% around 2</w:t>
      </w:r>
      <w:r w:rsidR="0020391B">
        <w:t>·</w:t>
      </w:r>
      <w:r w:rsidR="003E0761">
        <w:t>5-3</w:t>
      </w:r>
      <w:r w:rsidR="0020391B">
        <w:t>·</w:t>
      </w:r>
      <w:r w:rsidR="003E0761">
        <w:t>5 years post-cessation, depending on the migration rate.</w:t>
      </w:r>
      <w:r w:rsidR="00CB1E5B">
        <w:t xml:space="preserve"> </w:t>
      </w:r>
      <w:r w:rsidR="003E0761">
        <w:t xml:space="preserve"> </w:t>
      </w:r>
    </w:p>
    <w:p w:rsidR="004E55E5" w:rsidRPr="004E55E5" w:rsidRDefault="004E55E5">
      <w:pPr>
        <w:rPr>
          <w:b/>
        </w:rPr>
      </w:pPr>
      <w:r>
        <w:rPr>
          <w:b/>
        </w:rPr>
        <w:t>Scenario comparison –dependence of VDPV2 risk on infectivity profile</w:t>
      </w:r>
    </w:p>
    <w:p w:rsidR="00C73742" w:rsidRDefault="00C73742">
      <w:r>
        <w:t xml:space="preserve">It is difficult to </w:t>
      </w:r>
      <w:r w:rsidR="00E71EC5">
        <w:t xml:space="preserve">visually </w:t>
      </w:r>
      <w:r>
        <w:t>compare the full risk surface</w:t>
      </w:r>
      <w:r w:rsidR="00E71EC5">
        <w:t>s of multiple scenarios</w:t>
      </w:r>
      <w:r w:rsidR="004E55E5">
        <w:t xml:space="preserve">, so the 50% separatrix contours derived in different scenarios </w:t>
      </w:r>
      <w:r w:rsidR="00E71EC5">
        <w:t>are used</w:t>
      </w:r>
      <w:r>
        <w:t xml:space="preserve"> to compare the </w:t>
      </w:r>
      <w:r w:rsidR="004E55E5">
        <w:t>relative risks</w:t>
      </w:r>
      <w:r>
        <w:t>.</w:t>
      </w:r>
      <w:r w:rsidR="00CB1E5B">
        <w:t xml:space="preserve"> </w:t>
      </w:r>
      <w:r w:rsidR="004A689C">
        <w:rPr>
          <w:highlight w:val="yellow"/>
        </w:rPr>
        <w:fldChar w:fldCharType="begin"/>
      </w:r>
      <w:r w:rsidR="004A689C">
        <w:instrText xml:space="preserve"> REF _Ref458507038 \h </w:instrText>
      </w:r>
      <w:r w:rsidR="004A689C">
        <w:rPr>
          <w:highlight w:val="yellow"/>
        </w:rPr>
      </w:r>
      <w:r w:rsidR="004A689C">
        <w:rPr>
          <w:highlight w:val="yellow"/>
        </w:rPr>
        <w:fldChar w:fldCharType="separate"/>
      </w:r>
      <w:r w:rsidR="004A689C">
        <w:t xml:space="preserve">Figure </w:t>
      </w:r>
      <w:r w:rsidR="004A689C">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years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separatrix </w:t>
      </w:r>
      <w:r w:rsidR="009C3C47">
        <w:t>to later times/higher migration rates</w:t>
      </w:r>
      <w:r w:rsidR="009F584D">
        <w:t>.</w:t>
      </w:r>
      <w:r w:rsidR="00CB1E5B">
        <w:t xml:space="preserve"> </w:t>
      </w:r>
    </w:p>
    <w:p w:rsidR="004E55E5" w:rsidRPr="004E55E5" w:rsidRDefault="004E55E5">
      <w:pPr>
        <w:rPr>
          <w:b/>
        </w:rPr>
      </w:pPr>
      <w:r>
        <w:rPr>
          <w:b/>
        </w:rPr>
        <w:t>Scenario comparison – dependence of VDPV2 risk on IPV use in routine immunization post-cessation</w:t>
      </w:r>
    </w:p>
    <w:p w:rsidR="009C3C47" w:rsidRDefault="004A689C">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9C3C47">
        <w:t xml:space="preserve">illustrates how the </w:t>
      </w:r>
      <w:r w:rsidR="00BB69AA">
        <w:t>inclusion of</w:t>
      </w:r>
      <w:r w:rsidR="009C3C47">
        <w:t xml:space="preserve"> IPV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8C06D5">
        <w:t>.</w:t>
      </w:r>
      <w:r w:rsidR="00BB69AA">
        <w:t xml:space="preserve"> The c</w:t>
      </w:r>
      <w:r w:rsidR="008C06D5">
        <w:t>overage of routine immunization is assumed to be 80%.</w:t>
      </w:r>
      <w:r w:rsidR="0022327B">
        <w:t xml:space="preserve"> </w:t>
      </w:r>
      <w:r w:rsidR="009802C8">
        <w:t xml:space="preserve"> </w:t>
      </w:r>
      <w:r w:rsidR="008449F6">
        <w:t>While</w:t>
      </w:r>
      <w:r w:rsidR="009802C8">
        <w:t xml:space="preserve"> the</w:t>
      </w:r>
      <w:r w:rsidR="009C3C47">
        <w:t xml:space="preserve"> herd immunity effects of IPV</w:t>
      </w:r>
      <w:r w:rsidR="002002F9">
        <w:t xml:space="preserve"> </w:t>
      </w:r>
      <w:r w:rsidR="009802C8">
        <w:t xml:space="preserve">are </w:t>
      </w:r>
      <w:r w:rsidR="008449F6">
        <w:t>evident in developed nations, where the oral-oral tran</w:t>
      </w:r>
      <w:r w:rsidR="006074C9">
        <w:t xml:space="preserve">smission route likely dominates </w:t>
      </w:r>
      <w:r w:rsidR="008449F6">
        <w:fldChar w:fldCharType="begin" w:fldLock="1"/>
      </w:r>
      <w:r w:rsidR="00954681">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15, 16)", "plainTextFormattedCitation" : "(15, 16)", "previouslyFormattedCitation" : "(15, 16)" }, "properties" : { "noteIndex" : 0 }, "schema" : "https://github.com/citation-style-language/schema/raw/master/csl-citation.json" }</w:instrText>
      </w:r>
      <w:r w:rsidR="008449F6">
        <w:fldChar w:fldCharType="separate"/>
      </w:r>
      <w:r w:rsidR="006074C9" w:rsidRPr="006074C9">
        <w:rPr>
          <w:noProof/>
        </w:rPr>
        <w:t>(15, 16)</w:t>
      </w:r>
      <w:r w:rsidR="008449F6">
        <w:fldChar w:fldCharType="end"/>
      </w:r>
      <w:r w:rsidR="006074C9">
        <w:t>.</w:t>
      </w:r>
      <w:r w:rsidR="008449F6">
        <w:t xml:space="preserve"> they </w:t>
      </w:r>
      <w:r w:rsidR="002002F9">
        <w:t xml:space="preserve">are </w:t>
      </w:r>
      <w:r w:rsidR="00B22C72">
        <w:t xml:space="preserve">poorly </w:t>
      </w:r>
      <w:r w:rsidR="009802C8">
        <w:t>characterized</w:t>
      </w:r>
      <w:r w:rsidR="002002F9">
        <w:t xml:space="preserve"> </w:t>
      </w:r>
      <w:r w:rsidR="008449F6">
        <w:t>in developing countries where the fecal-oral transmission route dominates</w:t>
      </w:r>
      <w:r w:rsidR="002E5578">
        <w:t xml:space="preserve">. </w:t>
      </w:r>
      <w:r w:rsidR="00B22C72">
        <w:t>At the individual level, r</w:t>
      </w:r>
      <w:r w:rsidR="00BB69AA">
        <w:t>ecent mOPV2 c</w:t>
      </w:r>
      <w:r w:rsidR="002E5578">
        <w:t xml:space="preserve">hallenge studies </w:t>
      </w:r>
      <w:r w:rsidR="00BB69AA">
        <w:t xml:space="preserve">comparing </w:t>
      </w:r>
      <w:r w:rsidR="00B22C72">
        <w:t xml:space="preserve">a variety of mixed IPV-bOPV schedules have found that mixed IPV-bOPV schedules provide </w:t>
      </w:r>
      <w:r w:rsidR="009802C8">
        <w:t xml:space="preserve">heterotypic </w:t>
      </w:r>
      <w:r w:rsidR="00052844">
        <w:t xml:space="preserve">mucosal </w:t>
      </w:r>
      <w:r w:rsidR="00B22C72">
        <w:t>immunity</w:t>
      </w:r>
      <w:r w:rsidR="009802C8">
        <w:t xml:space="preserve"> to Type 2</w:t>
      </w:r>
      <w:r w:rsidR="00B22C72">
        <w:t xml:space="preserve"> </w:t>
      </w:r>
      <w:r w:rsidR="00052844">
        <w:t xml:space="preserve">that </w:t>
      </w:r>
      <w:r w:rsidR="009802C8">
        <w:t>appears</w:t>
      </w:r>
      <w:r w:rsidR="00052844">
        <w:t xml:space="preserve"> superior </w:t>
      </w:r>
      <w:r w:rsidR="00B22C72">
        <w:t xml:space="preserve">to bOPV </w:t>
      </w:r>
      <w:r w:rsidR="009802C8">
        <w:t xml:space="preserve">or IPV </w:t>
      </w:r>
      <w:r w:rsidR="00B22C72">
        <w:t>alone</w:t>
      </w:r>
      <w:r w:rsidR="00052844">
        <w:t xml:space="preserve"> but inferior to mOPV2 or tOPV</w:t>
      </w:r>
      <w:r w:rsidR="006074C9">
        <w:t xml:space="preserve"> </w:t>
      </w:r>
      <w:r w:rsidR="00052844">
        <w:fldChar w:fldCharType="begin" w:fldLock="1"/>
      </w:r>
      <w:r w:rsidR="006074C9">
        <w:instrText>ADDIN CSL_CITATION { "citationItems" : [ { "id" : "ITEM-1",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1",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2",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2",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mendeley" : { "formattedCitation" : "(17, 18)", "plainTextFormattedCitation" : "(17, 18)", "previouslyFormattedCitation" : "(17, 18)" }, "properties" : { "noteIndex" : 0 }, "schema" : "https://github.com/citation-style-language/schema/raw/master/csl-citation.json" }</w:instrText>
      </w:r>
      <w:r w:rsidR="00052844">
        <w:fldChar w:fldCharType="separate"/>
      </w:r>
      <w:r w:rsidR="0007724D" w:rsidRPr="0007724D">
        <w:rPr>
          <w:noProof/>
        </w:rPr>
        <w:t>(17, 18)</w:t>
      </w:r>
      <w:r w:rsidR="00052844">
        <w:fldChar w:fldCharType="end"/>
      </w:r>
      <w:r w:rsidR="006074C9">
        <w:t>.</w:t>
      </w:r>
      <w:r w:rsidR="009802C8">
        <w:t xml:space="preserve"> </w:t>
      </w:r>
      <w:r w:rsidR="00565135">
        <w:t>It is not immediately apparent from literature w</w:t>
      </w:r>
      <w:r w:rsidR="009802C8">
        <w:t>hether</w:t>
      </w:r>
      <w:r w:rsidR="00052844">
        <w:t xml:space="preserve"> additional IPV doses beyond the first</w:t>
      </w:r>
      <w:r w:rsidR="009802C8">
        <w:t xml:space="preserve"> induce a dose-dependent increase in this heterotypic immunity</w:t>
      </w:r>
      <w:r w:rsidR="00565135">
        <w:t>, or whether this incremental effect depends on the ordering of bOPV and IPV in the schedule</w:t>
      </w:r>
      <w:r w:rsidR="006074C9">
        <w:t xml:space="preserve"> </w:t>
      </w:r>
      <w:r w:rsidR="00052844">
        <w:fldChar w:fldCharType="begin" w:fldLock="1"/>
      </w:r>
      <w:r w:rsidR="006074C9">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17, 18)", "plainTextFormattedCitation" : "(17, 18)", "previouslyFormattedCitation" : "(17, 18)" }, "properties" : { "noteIndex" : 0 }, "schema" : "https://github.com/citation-style-language/schema/raw/master/csl-citation.json" }</w:instrText>
      </w:r>
      <w:r w:rsidR="00052844">
        <w:fldChar w:fldCharType="separate"/>
      </w:r>
      <w:r w:rsidR="0007724D" w:rsidRPr="0007724D">
        <w:rPr>
          <w:noProof/>
        </w:rPr>
        <w:t>(17, 18)</w:t>
      </w:r>
      <w:r w:rsidR="00052844">
        <w:fldChar w:fldCharType="end"/>
      </w:r>
      <w:r w:rsidR="006074C9">
        <w:t>.</w:t>
      </w:r>
      <w:r w:rsidR="009802C8">
        <w:t xml:space="preserve"> The observed</w:t>
      </w:r>
      <w:r w:rsidR="00052844">
        <w:t xml:space="preserve"> induced immunity </w:t>
      </w:r>
      <w:r w:rsidR="00565135">
        <w:t>reduces</w:t>
      </w:r>
      <w:r w:rsidR="00052844">
        <w:t xml:space="preserve"> both </w:t>
      </w:r>
      <w:r w:rsidR="009802C8">
        <w:t xml:space="preserve">the probability of </w:t>
      </w:r>
      <w:r w:rsidR="00052844">
        <w:t>acquisition upon mOPV2 challenge and the duration and amount</w:t>
      </w:r>
      <w:r w:rsidR="009802C8">
        <w:t xml:space="preserve"> of Sabin 2 shedding in stool. </w:t>
      </w:r>
      <w:r w:rsidR="00565135">
        <w:t>At the population scale</w:t>
      </w:r>
      <w:r w:rsidR="00052844">
        <w:t xml:space="preserve">, it </w:t>
      </w:r>
      <w:r w:rsidR="002E5578">
        <w:t xml:space="preserve">is </w:t>
      </w:r>
      <w:r w:rsidR="00E71EC5">
        <w:t>unclear</w:t>
      </w:r>
      <w:r w:rsidR="00052844">
        <w:t xml:space="preserve"> how this reduction in acquisition at challenge doses </w:t>
      </w:r>
      <w:r w:rsidR="00E71EC5">
        <w:t>translates to</w:t>
      </w:r>
      <w:r w:rsidR="002E5578">
        <w:t xml:space="preserve"> </w:t>
      </w:r>
      <w:r w:rsidR="00052844">
        <w:t xml:space="preserve">protection at natural exposure levels, and how the reduction in shedding </w:t>
      </w:r>
      <w:r w:rsidR="00565135">
        <w:t>translates to reduced</w:t>
      </w:r>
      <w:r w:rsidR="00052844">
        <w:t xml:space="preserve"> infectiousness</w:t>
      </w:r>
      <w:r w:rsidR="002E5578">
        <w:t xml:space="preserve"> in close-contact and community settings</w:t>
      </w:r>
      <w:r w:rsidR="00042C1F">
        <w:t xml:space="preserve"> in regions of poor sanitation</w:t>
      </w:r>
      <w:r w:rsidR="006074C9">
        <w:t xml:space="preserve"> </w:t>
      </w:r>
      <w:r w:rsidR="00042C1F">
        <w:fldChar w:fldCharType="begin" w:fldLock="1"/>
      </w:r>
      <w:r w:rsidR="00954681">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19, 20)", "plainTextFormattedCitation" : "(19, 20)", "previouslyFormattedCitation" : "(19, 20)" }, "properties" : { "noteIndex" : 0 }, "schema" : "https://github.com/citation-style-language/schema/raw/master/csl-citation.json" }</w:instrText>
      </w:r>
      <w:r w:rsidR="00042C1F">
        <w:fldChar w:fldCharType="separate"/>
      </w:r>
      <w:r w:rsidR="006074C9" w:rsidRPr="006074C9">
        <w:rPr>
          <w:noProof/>
        </w:rPr>
        <w:t>(19, 20)</w:t>
      </w:r>
      <w:r w:rsidR="00042C1F">
        <w:fldChar w:fldCharType="end"/>
      </w:r>
      <w:r w:rsidR="006074C9">
        <w:t>.</w:t>
      </w:r>
      <w:r w:rsidR="002E5578">
        <w:t xml:space="preserve"> I</w:t>
      </w:r>
      <w:r w:rsidR="0022327B">
        <w:t xml:space="preserve">n this </w:t>
      </w:r>
      <w:r w:rsidR="00565135">
        <w:t>model</w:t>
      </w:r>
      <w:r w:rsidR="00E71EC5">
        <w:t>,</w:t>
      </w:r>
      <w:r w:rsidR="002002F9">
        <w:t xml:space="preserve"> </w:t>
      </w:r>
      <w:r w:rsidR="00565135">
        <w:t xml:space="preserve">it is assumed that </w:t>
      </w:r>
      <w:r w:rsidR="00052844">
        <w:t xml:space="preserve">children born post-cessation </w:t>
      </w:r>
      <w:r w:rsidR="00565135">
        <w:t>will</w:t>
      </w:r>
      <w:r w:rsidR="00052844">
        <w:t xml:space="preserve"> be bOPV-exposed, and </w:t>
      </w:r>
      <w:r w:rsidR="00565135">
        <w:t xml:space="preserve">that a dose of IPV in RI will confer some degree of heterotypic protection – a </w:t>
      </w:r>
      <w:r w:rsidR="002002F9">
        <w:t xml:space="preserve">10% reduction in the recipient’s effective exposure and a 10% reduction in </w:t>
      </w:r>
      <w:r w:rsidR="00565135">
        <w:t xml:space="preserve">a </w:t>
      </w:r>
      <w:r w:rsidR="002002F9">
        <w:t>recipient’s on</w:t>
      </w:r>
      <w:r w:rsidR="00E71EC5">
        <w:t xml:space="preserve">ward infectivity </w:t>
      </w:r>
      <w:r w:rsidR="00565135">
        <w:t>are assumed; given the uncertainties around incremental effects of additional doses, a 2xIPV RI schedule is not compared here</w:t>
      </w:r>
      <w:r w:rsidR="00183817">
        <w:t xml:space="preserve">.  </w:t>
      </w:r>
      <w:r w:rsidR="00565135">
        <w:t>In the model, the</w:t>
      </w:r>
      <w:r w:rsidR="00183817">
        <w:t xml:space="preserve"> IPV distributed during outbreak response will have similar effects on the OPV</w:t>
      </w:r>
      <w:r w:rsidR="00565135">
        <w:t>2</w:t>
      </w:r>
      <w:r w:rsidR="00183817">
        <w:t>-naïve, but induce a boosting response in the OPV</w:t>
      </w:r>
      <w:r w:rsidR="00565135">
        <w:t>2</w:t>
      </w:r>
      <w:r w:rsidR="00183817">
        <w:t>-exposed</w:t>
      </w:r>
      <w:r w:rsidR="00E71EC5">
        <w:t xml:space="preserve">. </w:t>
      </w:r>
      <w:r w:rsidR="0022327B">
        <w:t xml:space="preserve">Under these assumptions about </w:t>
      </w:r>
      <w:r w:rsidR="00183817">
        <w:t>bOPV+IPV</w:t>
      </w:r>
      <w:r w:rsidR="0022327B">
        <w:t xml:space="preserve"> immunization, </w:t>
      </w:r>
      <w:r>
        <w:rPr>
          <w:highlight w:val="yellow"/>
        </w:rPr>
        <w:lastRenderedPageBreak/>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22327B">
        <w:t xml:space="preserve">shows that </w:t>
      </w:r>
      <w:r w:rsidR="00E102E2">
        <w:t xml:space="preserve">even the limited mucosal protection that </w:t>
      </w:r>
      <w:r w:rsidR="00183817">
        <w:t>a</w:t>
      </w:r>
      <w:r w:rsidR="0022327B">
        <w:t xml:space="preserve"> dose </w:t>
      </w:r>
      <w:r w:rsidR="00183817">
        <w:t xml:space="preserve">of IPV in RI </w:t>
      </w:r>
      <w:r w:rsidR="00E102E2">
        <w:t>provides can substantially mitigate</w:t>
      </w:r>
      <w:r w:rsidR="0022327B">
        <w:t xml:space="preserve"> </w:t>
      </w:r>
      <w:r w:rsidR="0020391B">
        <w:t>OPV2</w:t>
      </w:r>
      <w:r w:rsidR="0022327B">
        <w:t xml:space="preserve"> survival</w:t>
      </w:r>
      <w:r w:rsidR="00E102E2">
        <w:t xml:space="preserve"> if the reverted Sabin R</w:t>
      </w:r>
      <w:r w:rsidR="00E102E2">
        <w:rPr>
          <w:vertAlign w:val="subscript"/>
        </w:rPr>
        <w:t>0</w:t>
      </w:r>
      <w:r w:rsidR="00565135">
        <w:rPr>
          <w:vertAlign w:val="subscript"/>
        </w:rPr>
        <w:t>,f</w:t>
      </w:r>
      <w:r w:rsidR="00E102E2">
        <w:rPr>
          <w:vertAlign w:val="subscript"/>
        </w:rPr>
        <w:t xml:space="preserve"> </w:t>
      </w:r>
      <w:r w:rsidR="00E102E2">
        <w:t>is low, but</w:t>
      </w:r>
      <w:r w:rsidR="00565135">
        <w:t xml:space="preserve"> </w:t>
      </w:r>
      <w:r w:rsidR="00E102E2">
        <w:t>this mitigating effect declines as R</w:t>
      </w:r>
      <w:r w:rsidR="00E102E2">
        <w:rPr>
          <w:vertAlign w:val="subscript"/>
        </w:rPr>
        <w:t>0,f</w:t>
      </w:r>
      <w:r w:rsidR="00E102E2">
        <w:t xml:space="preserve"> increases. </w:t>
      </w:r>
    </w:p>
    <w:p w:rsidR="004E55E5" w:rsidRPr="004E55E5" w:rsidRDefault="004E55E5">
      <w:pPr>
        <w:rPr>
          <w:b/>
        </w:rPr>
      </w:pPr>
      <w:r>
        <w:rPr>
          <w:b/>
        </w:rPr>
        <w:t>Scenario comparison – dependence of VDPV2 risk on immunity profile at OPV2 cessation</w:t>
      </w:r>
    </w:p>
    <w:p w:rsidR="007F362D" w:rsidRDefault="004A689C">
      <w:r>
        <w:t xml:space="preserve">Finally, </w:t>
      </w:r>
      <w:r w:rsidR="00735904">
        <w:rPr>
          <w:highlight w:val="yellow"/>
        </w:rPr>
        <w:fldChar w:fldCharType="begin"/>
      </w:r>
      <w:r w:rsidR="00735904">
        <w:instrText xml:space="preserve"> REF _Ref459738705 \h </w:instrText>
      </w:r>
      <w:r w:rsidR="00735904">
        <w:rPr>
          <w:highlight w:val="yellow"/>
        </w:rPr>
      </w:r>
      <w:r w:rsidR="00735904">
        <w:rPr>
          <w:highlight w:val="yellow"/>
        </w:rPr>
        <w:fldChar w:fldCharType="separate"/>
      </w:r>
      <w:r w:rsidR="00280B3B">
        <w:t xml:space="preserve">Figure </w:t>
      </w:r>
      <w:r w:rsidR="00280B3B">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The duration of 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 xml:space="preserve">increases </w:t>
      </w:r>
      <w:r w:rsidR="000D5EB3">
        <w:t>as R</w:t>
      </w:r>
      <w:r w:rsidR="000D5EB3">
        <w:rPr>
          <w:vertAlign w:val="subscript"/>
        </w:rPr>
        <w:t>0,f</w:t>
      </w:r>
      <w:r w:rsidR="000D5EB3">
        <w:t xml:space="preserve"> increases,</w:t>
      </w:r>
      <w:r w:rsidR="00735904">
        <w:t xml:space="preserve"> </w:t>
      </w:r>
      <w:r w:rsidR="000D5EB3">
        <w:t xml:space="preserve">as </w:t>
      </w:r>
      <w:r w:rsidR="00735904">
        <w:t xml:space="preserve">the virus is </w:t>
      </w:r>
      <w:r w:rsidR="00D170AE">
        <w:t xml:space="preserve">increasingly </w:t>
      </w:r>
      <w:r w:rsidR="00735904">
        <w:t xml:space="preserve">able to recruit </w:t>
      </w:r>
      <w:r w:rsidR="000D5EB3">
        <w:t xml:space="preserve">the </w:t>
      </w:r>
      <w:r w:rsidR="00735904">
        <w:t xml:space="preserve">partially immune </w:t>
      </w:r>
      <w:r w:rsidR="000D5EB3">
        <w:t xml:space="preserve">older </w:t>
      </w:r>
      <w:r w:rsidR="00735904">
        <w:t>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w:t>
      </w:r>
      <w:r w:rsidR="000D5EB3">
        <w:t xml:space="preserve">against cVDPV2 establishment </w:t>
      </w:r>
      <w:r w:rsidR="00877DE1">
        <w:t>provided by perfect immunity in the older cohort is modest given the extreme nat</w:t>
      </w:r>
      <w:r w:rsidR="000D5EB3">
        <w:t>ure of this assumption, as the naïve cohort of children born post-cessation eventually grows sufficiently large to sustain transmission.</w:t>
      </w:r>
      <w:r w:rsidR="004E55E5">
        <w:t xml:space="preserve">  </w:t>
      </w:r>
    </w:p>
    <w:p w:rsidR="004E55E5" w:rsidRPr="00735904" w:rsidRDefault="004E55E5">
      <w:r>
        <w:t>The other scenario parameters (the distance-dependence in the gravity model of migration, the reversion rate of OPV2 infectivity) are both found to have comparatively small effects on the position of the separatrix line; the figures illustrating the comparisons between these scenarios can be found in the supplemental materials.</w:t>
      </w:r>
    </w:p>
    <w:p w:rsidR="00F44B6B" w:rsidRDefault="00F44B6B">
      <w:pPr>
        <w:rPr>
          <w:b/>
        </w:rPr>
      </w:pPr>
      <w:r>
        <w:rPr>
          <w:b/>
        </w:rPr>
        <w:t>Discussion</w:t>
      </w:r>
    </w:p>
    <w:p w:rsidR="009A723C" w:rsidRDefault="00F44B6B">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 xml:space="preserve">nduce strong </w:t>
      </w:r>
      <w:r w:rsidR="00D201A7">
        <w:t xml:space="preserve">intestinal </w:t>
      </w:r>
      <w:r w:rsidR="009A723C">
        <w:t>mucosal immunity.</w:t>
      </w:r>
      <w:r w:rsidR="00CB1E5B">
        <w:t xml:space="preserve"> </w:t>
      </w:r>
      <w:r w:rsidR="006460EA">
        <w:t>A</w:t>
      </w:r>
      <w:r w:rsidR="009A723C">
        <w:t xml:space="preserve">ny observed </w:t>
      </w:r>
      <w:r w:rsidR="002973C1">
        <w:t>cVDPV</w:t>
      </w:r>
      <w:r w:rsidR="00D201A7">
        <w:t>2</w:t>
      </w:r>
      <w:r w:rsidR="009A723C">
        <w:t xml:space="preserve"> must be extinguished</w:t>
      </w:r>
      <w:r w:rsidR="00131612">
        <w:t xml:space="preserve">, and OPV2 is the best </w:t>
      </w:r>
      <w:r w:rsidR="00D201A7">
        <w:t xml:space="preserve">currently available </w:t>
      </w:r>
      <w:r w:rsidR="00131612">
        <w:t>tool for doing so</w:t>
      </w:r>
      <w:r w:rsidR="009A723C">
        <w:t>,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D201A7">
        <w:t xml:space="preserve">intestinal </w:t>
      </w:r>
      <w:r w:rsidR="002973C1">
        <w:t xml:space="preserve">mucosal </w:t>
      </w:r>
      <w:r>
        <w:t>immunity.</w:t>
      </w:r>
      <w:r w:rsidR="00CB1E5B">
        <w:t xml:space="preserve"> </w:t>
      </w:r>
      <w:r>
        <w:t>While uncertainty in 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t>
      </w:r>
      <w:r w:rsidR="00D201A7">
        <w:t xml:space="preserve">as currently outlined </w:t>
      </w:r>
      <w:r w:rsidR="009A723C">
        <w:t xml:space="preserve">could potentially </w:t>
      </w:r>
      <w:r w:rsidR="0002746B">
        <w:t xml:space="preserve">create </w:t>
      </w:r>
      <w:r w:rsidR="002973C1">
        <w:t>a cascade of new outbreaks</w:t>
      </w:r>
      <w:r w:rsidR="00C46D03" w:rsidRPr="00C46D03">
        <w:t xml:space="preserve"> </w:t>
      </w:r>
      <w:r w:rsidR="00C46D03">
        <w:t>within 18 months to four years post-cessation</w:t>
      </w:r>
      <w:r w:rsidR="009A723C">
        <w:t>.</w:t>
      </w:r>
    </w:p>
    <w:p w:rsidR="00FC7ED0" w:rsidRDefault="00FD5B6A">
      <w:r>
        <w:t>Once population immunity becomes low enough to support circulation, i</w:t>
      </w:r>
      <w:r w:rsidR="00F74B92">
        <w:t xml:space="preserve">t is unclear whether </w:t>
      </w:r>
      <w:r w:rsidR="002973C1">
        <w:t>this risk</w:t>
      </w:r>
      <w:r>
        <w:t xml:space="preserve"> can be mitigated</w:t>
      </w:r>
      <w:r w:rsidR="007E53D3">
        <w:t xml:space="preserve"> </w:t>
      </w:r>
      <w:r w:rsidR="00F74B92">
        <w:t xml:space="preserve">without </w:t>
      </w:r>
      <w:r w:rsidR="000A0559">
        <w:t>new vaccines that</w:t>
      </w:r>
      <w:r w:rsidR="002973C1">
        <w:t xml:space="preserve"> induce</w:t>
      </w:r>
      <w:r w:rsidR="00F74B92">
        <w:t xml:space="preserve"> mucosal immunity </w:t>
      </w:r>
      <w:r>
        <w:t xml:space="preserve">without transmitting efficiently </w:t>
      </w:r>
      <w:r w:rsidR="00F74B92">
        <w:t xml:space="preserve">or </w:t>
      </w:r>
      <w:r>
        <w:t>reverting to neurovirulence</w:t>
      </w:r>
      <w:r w:rsidR="00F74B92">
        <w:t>.</w:t>
      </w:r>
      <w:r w:rsidR="00CB1E5B">
        <w:t xml:space="preserve"> </w:t>
      </w:r>
      <w:r>
        <w:t>I</w:t>
      </w:r>
      <w:r w:rsidR="00FC7ED0">
        <w:t xml:space="preserve">n the near-term, </w:t>
      </w:r>
      <w:r>
        <w:t>minimizing</w:t>
      </w:r>
      <w:r w:rsidR="00507A04">
        <w:t xml:space="preserve"> the risk of cascading cVDPV2 outbreaks </w:t>
      </w:r>
      <w:r>
        <w:t>requires</w:t>
      </w:r>
      <w:r w:rsidR="00507A04">
        <w:t xml:space="preserve"> strat</w:t>
      </w:r>
      <w:r>
        <w:t>egies that minimize the risk that</w:t>
      </w:r>
      <w:r w:rsidR="00507A04">
        <w:t xml:space="preserve"> OPV2 use will be required at all in the future.</w:t>
      </w:r>
    </w:p>
    <w:p w:rsidR="00D37C40" w:rsidRDefault="00507A04" w:rsidP="00FC7ED0">
      <w:pPr>
        <w:pStyle w:val="ListParagraph"/>
        <w:numPr>
          <w:ilvl w:val="0"/>
          <w:numId w:val="1"/>
        </w:numPr>
      </w:pPr>
      <w:r>
        <w:rPr>
          <w:b/>
        </w:rPr>
        <w:t>S</w:t>
      </w:r>
      <w:r w:rsidR="00FC7ED0" w:rsidRPr="00FC7ED0">
        <w:rPr>
          <w:b/>
        </w:rPr>
        <w:t>trengthen both paralysis-based and environmental poliovirus surveillance</w:t>
      </w:r>
      <w:r w:rsidR="00FC7ED0">
        <w:rPr>
          <w:b/>
        </w:rPr>
        <w:t>.</w:t>
      </w:r>
      <w:r w:rsidR="00CB1E5B">
        <w:t xml:space="preserve"> </w:t>
      </w:r>
      <w:r w:rsidR="00FC7ED0">
        <w:t xml:space="preserve">In the absence of OPV2 use, the emergence of </w:t>
      </w:r>
      <w:r w:rsidR="00231906">
        <w:t>c</w:t>
      </w:r>
      <w:r w:rsidR="00FC7ED0">
        <w:t xml:space="preserve">VDPV2 relies on the </w:t>
      </w:r>
      <w:r w:rsidR="002973C1">
        <w:t>unobserved</w:t>
      </w:r>
      <w:r w:rsidR="00FC7ED0">
        <w:t xml:space="preserve"> survival of lineages seeded </w:t>
      </w:r>
      <w:r w:rsidR="00FD5B6A">
        <w:t xml:space="preserve">before </w:t>
      </w:r>
      <w:r w:rsidR="00FC7ED0">
        <w:t>cessation.</w:t>
      </w:r>
      <w:r w:rsidR="00CB1E5B">
        <w:t xml:space="preserve"> </w:t>
      </w:r>
      <w:r w:rsidR="00FD5B6A">
        <w:t>Detecting and interrupting any</w:t>
      </w:r>
      <w:r>
        <w:t xml:space="preserve"> </w:t>
      </w:r>
      <w:r w:rsidR="00FD5B6A">
        <w:t xml:space="preserve">cVDPV2 lineages currently circulating, </w:t>
      </w:r>
      <w:r>
        <w:t xml:space="preserve">while </w:t>
      </w:r>
      <w:r w:rsidR="00FD5B6A">
        <w:t xml:space="preserve">global </w:t>
      </w:r>
      <w:r>
        <w:t xml:space="preserve">population immunity is high, </w:t>
      </w:r>
      <w:r w:rsidR="00FD5B6A">
        <w:t xml:space="preserve">minimizes </w:t>
      </w:r>
      <w:r>
        <w:t>the risk of cascading cVDP</w:t>
      </w:r>
      <w:r w:rsidR="00FD5B6A">
        <w:t>V2 outbreaks in the future</w:t>
      </w:r>
      <w:r w:rsidR="00AE318F">
        <w:t xml:space="preserve">.  Environmental surveillance </w:t>
      </w:r>
      <w:r w:rsidR="00FD5B6A">
        <w:t>provides the</w:t>
      </w:r>
      <w:r w:rsidR="00AE318F">
        <w:t xml:space="preserve"> ability to </w:t>
      </w:r>
      <w:r w:rsidR="00FD5B6A">
        <w:t>detect poliovirus</w:t>
      </w:r>
      <w:r w:rsidR="00AE318F">
        <w:t xml:space="preserve"> </w:t>
      </w:r>
      <w:r w:rsidR="00FD5B6A">
        <w:t xml:space="preserve">in a population </w:t>
      </w:r>
      <w:r w:rsidR="00AE318F">
        <w:t xml:space="preserve">in </w:t>
      </w:r>
      <w:r w:rsidR="00AE318F">
        <w:lastRenderedPageBreak/>
        <w:t xml:space="preserve">the absence of paralytic cases, and could be used to track </w:t>
      </w:r>
      <w:r w:rsidR="00FD5B6A">
        <w:t>Sabin 2 survival</w:t>
      </w:r>
      <w:r w:rsidR="00AE318F">
        <w:t xml:space="preserve"> in the near-term to identify places of concern early. </w:t>
      </w:r>
    </w:p>
    <w:p w:rsidR="003B1297" w:rsidRDefault="00507A04" w:rsidP="00FC7ED0">
      <w:pPr>
        <w:pStyle w:val="ListParagraph"/>
        <w:numPr>
          <w:ilvl w:val="0"/>
          <w:numId w:val="1"/>
        </w:numPr>
      </w:pPr>
      <w:r>
        <w:rPr>
          <w:b/>
        </w:rPr>
        <w:t>Aggressive</w:t>
      </w:r>
      <w:r w:rsidR="00941AD1">
        <w:rPr>
          <w:b/>
        </w:rPr>
        <w:t xml:space="preserve"> o</w:t>
      </w:r>
      <w:r w:rsidR="00FC7ED0">
        <w:rPr>
          <w:b/>
        </w:rPr>
        <w:t>utbreak re</w:t>
      </w:r>
      <w:r w:rsidR="002973C1">
        <w:rPr>
          <w:b/>
        </w:rPr>
        <w:t>sponse</w:t>
      </w:r>
      <w:r w:rsidR="00941AD1">
        <w:rPr>
          <w:b/>
        </w:rPr>
        <w:t xml:space="preserve"> in the near-term</w:t>
      </w:r>
      <w:r w:rsidR="00FC7ED0">
        <w:rPr>
          <w:b/>
        </w:rPr>
        <w:t>.</w:t>
      </w:r>
      <w:r w:rsidR="00CB1E5B">
        <w:rPr>
          <w:b/>
        </w:rPr>
        <w:t xml:space="preserve"> </w:t>
      </w:r>
      <w:r>
        <w:t>The e</w:t>
      </w:r>
      <w:r w:rsidR="00FC7ED0">
        <w:t>merge</w:t>
      </w:r>
      <w:r w:rsidR="00495242">
        <w:t>nce of VDPV2 in the near-term will be</w:t>
      </w:r>
      <w:r w:rsidR="00FC7ED0">
        <w:t xml:space="preserve"> an effective indicator of </w:t>
      </w:r>
      <w:r w:rsidR="0001675C">
        <w:t>locally low population immunity in a world in which immunity remains</w:t>
      </w:r>
      <w:r w:rsidR="00FC7ED0">
        <w:t xml:space="preserve"> high.</w:t>
      </w:r>
      <w:r w:rsidR="00CB1E5B">
        <w:t xml:space="preserve"> </w:t>
      </w:r>
      <w:r w:rsidR="0001675C">
        <w:t>Near-term</w:t>
      </w:r>
      <w:r w:rsidR="00FC7ED0">
        <w:t xml:space="preserve"> OPV2 </w:t>
      </w:r>
      <w:r w:rsidR="0001675C">
        <w:t xml:space="preserve">use </w:t>
      </w:r>
      <w:r w:rsidR="00FC7ED0">
        <w:t xml:space="preserve">does not present substantially more risk than did its use immediately pre-cessation. </w:t>
      </w:r>
      <w:r w:rsidR="00D57D11">
        <w:t>Widespread cVDPV</w:t>
      </w:r>
      <w:r w:rsidR="000A0559">
        <w:t>2</w:t>
      </w:r>
      <w:r w:rsidR="00D57D11">
        <w:t xml:space="preserve"> circulatio</w:t>
      </w:r>
      <w:r w:rsidR="00E26F86">
        <w:t xml:space="preserve">n has been observed in the past </w:t>
      </w:r>
      <w:r w:rsidR="00D57D11">
        <w:fldChar w:fldCharType="begin" w:fldLock="1"/>
      </w:r>
      <w:r w:rsidR="00954681">
        <w:instrText>ADDIN CSL_CITATION { "citationItems" : [ { "id" : "ITEM-1", "itemData" : { "DOI" : "10.1371/journal.pone.0003433", "ISSN" : "1932-6203", "author" : [ { "dropping-particle" : "", "family" : "Wringe", "given" : "Alison", "non-dropping-particle" : "", "parse-names" : false, "suffix" : "" }, { "dropping-particle" : "", "family" : "Fine", "given" : "Paul E. M.", "non-dropping-particle" : "", "parse-names" : false, "suffix" : "" }, { "dropping-particle" : "", "family" : "Sutter", "given" : "Roland W.", "non-dropping-particle" : "", "parse-names" : false, "suffix" : "" }, { "dropping-particle" : "", "family" : "Kew", "given" : "Olen M.", "non-dropping-particle" : "", "parse-names" : false, "suffix" : "" } ], "container-title" : "PLoS ONE", "editor" : [ { "dropping-particle" : "", "family" : "Esparza", "given" : "Jose", "non-dropping-particle" : "", "parse-names" : false, "suffix" : "" } ], "id" : "ITEM-1", "issue" : "10", "issued" : { "date-parts" : [ [ "2008", "10", "29" ] ] }, "page" : "e3433", "publisher" : "Public Library of Science", "title" : "Estimating the Extent of Vaccine-Derived Poliovirus Infection", "type" : "article-journal", "volume" : "3" }, "uris" : [ "http://www.mendeley.com/documents/?uuid=82f05807-2674-3dba-88a2-73b82359a3bc" ] }, { "id" : "ITEM-2", "itemData" : { "DOI" : "10.1093/infdis/jiq140", "ISSN" : "0022-1899", "author" : [ { "dropping-particle" : "", "family" : "Wassilak", "given" : "S.", "non-dropping-particle" : "", "parse-names" : false, "suffix" : "" }, { "dropping-particle" : "", "family" : "Pate", "given" : "M. A.", "non-dropping-particle" : "", "parse-names" : false, "suffix" : "" }, { "dropping-particle" : "", "family" : "Wannemuehler", "given" : "K.", "non-dropping-particle" : "", "parse-names" : false, "suffix" : "" }, { "dropping-particle" : "", "family" : "Jenks", "given" : "J.", "non-dropping-particle" : "", "parse-names" : false, "suffix" : "" }, { "dropping-particle" : "", "family" : "Burns", "given" : "C.", "non-dropping-particle" : "", "parse-names" : false, "suffix" : "" }, { "dropping-particle" : "", "family" : "Chenoweth", "given" : "P.", "non-dropping-particle" : "", "parse-names" : false, "suffix" : "" }, { "dropping-particle" : "", "family" : "Abanida", "given" : "E. A.", "non-dropping-particle" : "", "parse-names" : false, "suffix" : "" }, { "dropping-particle" : "", "family" : "Adu", "given" : "F.", "non-dropping-particle" : "", "parse-names" : false, "suffix" : "" }, { "dropping-particle" : "", "family" : "Baba", "given" : "M.", "non-dropping-particle" : "", "parse-names" : false, "suffix" : "" }, { "dropping-particle" : "", "family" : "Gasasira", "given" : "A.", "non-dropping-particle" : "", "parse-names" : false, "suffix" : "" }, { "dropping-particle" : "", "family" : "Iber", "given" : "J.", "non-dropping-particle" : "", "parse-names" : false, "suffix" : "" }, { "dropping-particle" : "", "family" : "Mkanda", "given" : "P.", "non-dropping-particle" : "", "parse-names" : false, "suffix" : "" }, { "dropping-particle" : "", "family" : "Williams", "given" : "A. J.", "non-dropping-particle" : "", "parse-names" : false, "suffix" : "" }, { "dropping-particle" : "", "family" : "Shaw", "given" : "J.", "non-dropping-particle" : "", "parse-names" : false, "suffix" : "" }, { "dropping-particle" : "", "family" : "Pallansch", "given" : "M.", "non-dropping-particle" : "", "parse-names" : false, "suffix" : "" }, { "dropping-particle" : "", "family" : "Kew", "given" : "O.", "non-dropping-particle" : "", "parse-names" : false, "suffix" : "" } ], "container-title" : "Journal of Infectious Diseases", "id" : "ITEM-2", "issue" : "7", "issued" : { "date-parts" : [ [ "2011", "4", "1" ] ] }, "page" : "898-909", "publisher" : "Oxford University Press", "title" : "Outbreak of Type 2 Vaccine-Derived Poliovirus in Nigeria: Emergence and Widespread Circulation in an Underimmunized Population", "type" : "article-journal", "volume" : "203" }, "uris" : [ "http://www.mendeley.com/documents/?uuid=291c83f9-1c16-39c3-ab1c-867dcf310793" ] } ], "mendeley" : { "formattedCitation" : "(21, 22)", "plainTextFormattedCitation" : "(21, 22)", "previouslyFormattedCitation" : "(21, 22)" }, "properties" : { "noteIndex" : 0 }, "schema" : "https://github.com/citation-style-language/schema/raw/master/csl-citation.json" }</w:instrText>
      </w:r>
      <w:r w:rsidR="00D57D11">
        <w:fldChar w:fldCharType="separate"/>
      </w:r>
      <w:r w:rsidR="006074C9" w:rsidRPr="006074C9">
        <w:rPr>
          <w:noProof/>
        </w:rPr>
        <w:t>(21, 22)</w:t>
      </w:r>
      <w:r w:rsidR="00D57D11">
        <w:fldChar w:fldCharType="end"/>
      </w:r>
      <w:r w:rsidR="00E26F86">
        <w:t>,</w:t>
      </w:r>
      <w:r w:rsidR="00976618">
        <w:t xml:space="preserve"> </w:t>
      </w:r>
      <w:r w:rsidR="00D57D11">
        <w:t xml:space="preserve">and immunity conditions </w:t>
      </w:r>
      <w:r w:rsidR="00976618">
        <w:t>post-cessation will be unprecedented</w:t>
      </w:r>
      <w:r w:rsidR="00D57D11">
        <w:t xml:space="preserve"> due to a lack of both natural and vaccine-derived immunity</w:t>
      </w:r>
      <w:r w:rsidR="00976618">
        <w:t>.</w:t>
      </w:r>
      <w:r w:rsidR="00FC7ED0">
        <w:t xml:space="preserve"> </w:t>
      </w:r>
      <w:r w:rsidR="00A714EF">
        <w:t>These facts argue</w:t>
      </w:r>
      <w:r w:rsidR="003B1297">
        <w:t xml:space="preserve"> for outbreak responses so</w:t>
      </w:r>
      <w:r w:rsidR="00A714EF">
        <w:t xml:space="preserve">on after cessation to be geographically </w:t>
      </w:r>
      <w:r w:rsidR="00D201A7">
        <w:t>broad</w:t>
      </w:r>
      <w:r w:rsidR="003B1297">
        <w:t xml:space="preserve">, </w:t>
      </w:r>
      <w:r w:rsidR="00A714EF">
        <w:t>both to ensure interruption of the observed transmission chain and to raise population immunity in r</w:t>
      </w:r>
      <w:r w:rsidR="003B1297">
        <w:t>egions</w:t>
      </w:r>
      <w:r w:rsidR="00784B72">
        <w:t xml:space="preserve"> </w:t>
      </w:r>
      <w:r w:rsidR="00A714EF">
        <w:t>surrounding</w:t>
      </w:r>
      <w:r w:rsidR="00784B72">
        <w:t xml:space="preserve"> the emergence</w:t>
      </w:r>
      <w:r w:rsidR="003B1297">
        <w:t>.</w:t>
      </w:r>
      <w:r w:rsidR="00CB1E5B">
        <w:t xml:space="preserve"> </w:t>
      </w:r>
      <w:r>
        <w:t>It may be advantageous to heighten surveillance</w:t>
      </w:r>
      <w:r w:rsidR="00976618">
        <w:t xml:space="preserve"> </w:t>
      </w:r>
      <w:r>
        <w:t>in</w:t>
      </w:r>
      <w:r w:rsidR="003B1297">
        <w:t xml:space="preserve"> </w:t>
      </w:r>
      <w:r w:rsidR="00D57D11">
        <w:t>neighboring districts or countries</w:t>
      </w:r>
      <w:r w:rsidR="003B1297">
        <w:t xml:space="preserve"> known to have imported poliovirus</w:t>
      </w:r>
      <w:r w:rsidR="0001675C">
        <w:t>es</w:t>
      </w:r>
      <w:r w:rsidR="003B1297">
        <w:t xml:space="preserve"> in the past from the </w:t>
      </w:r>
      <w:r w:rsidR="00D57D11">
        <w:t>emergence</w:t>
      </w:r>
      <w:r w:rsidR="003B1297">
        <w:t xml:space="preserve"> region.</w:t>
      </w:r>
    </w:p>
    <w:p w:rsidR="00FE2117" w:rsidRDefault="00FE2117" w:rsidP="00FE2117">
      <w:pPr>
        <w:pStyle w:val="ListParagraph"/>
        <w:numPr>
          <w:ilvl w:val="0"/>
          <w:numId w:val="1"/>
        </w:numPr>
      </w:pPr>
      <w:r>
        <w:rPr>
          <w:b/>
        </w:rPr>
        <w:t xml:space="preserve">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 xml:space="preserve">about IPV-induced </w:t>
      </w:r>
      <w:r w:rsidR="00D201A7">
        <w:t>intestinal mucosal</w:t>
      </w:r>
      <w:r w:rsidR="002973C1">
        <w:t xml:space="preserve"> immunity used in this study</w:t>
      </w:r>
      <w:r>
        <w:t xml:space="preserve">, </w:t>
      </w:r>
      <w:r w:rsidR="002973C1">
        <w:t xml:space="preserve">high-coverage </w:t>
      </w:r>
      <w:r>
        <w:t xml:space="preserve">IPV immunization </w:t>
      </w:r>
      <w:r w:rsidR="00EB35A2">
        <w:t xml:space="preserve">in RI </w:t>
      </w:r>
      <w:r>
        <w:t>c</w:t>
      </w:r>
      <w:r w:rsidR="00EB35A2">
        <w:t>ould</w:t>
      </w:r>
      <w:r>
        <w:t xml:space="preserve"> </w:t>
      </w:r>
      <w:r w:rsidR="002973C1">
        <w:t>mitigate</w:t>
      </w:r>
      <w:r>
        <w:t xml:space="preserve"> the </w:t>
      </w:r>
      <w:r w:rsidR="0020391B">
        <w:t>OPV</w:t>
      </w:r>
      <w:r>
        <w:t>2 survival risk</w:t>
      </w:r>
      <w:r w:rsidR="00EB35A2">
        <w:t xml:space="preserve"> for a short time</w:t>
      </w:r>
      <w:r>
        <w:t>.</w:t>
      </w:r>
      <w:r w:rsidR="00CB1E5B">
        <w:t xml:space="preserve"> </w:t>
      </w:r>
      <w:r>
        <w:t xml:space="preserve">Even </w:t>
      </w:r>
      <w:r w:rsidR="002973C1">
        <w:t>if</w:t>
      </w:r>
      <w:r w:rsidR="00A672AC">
        <w:t xml:space="preserve"> these results overestimate the herd effect of</w:t>
      </w:r>
      <w:r>
        <w:t xml:space="preserve"> </w:t>
      </w:r>
      <w:r w:rsidR="00A672AC">
        <w:t>cross-protection from bOPV+</w:t>
      </w:r>
      <w:r>
        <w:t xml:space="preserve">IPV </w:t>
      </w:r>
      <w:r w:rsidR="00A672AC">
        <w:t>exposure in the post-cessation cohort</w:t>
      </w:r>
      <w:r>
        <w:t xml:space="preserve">, </w:t>
      </w:r>
      <w:r w:rsidR="00507A04">
        <w:t xml:space="preserve">scaling up the coverage and number of doses of IPV in RI </w:t>
      </w:r>
      <w:r w:rsidR="00EB35A2">
        <w:t>would provide</w:t>
      </w:r>
      <w:r w:rsidR="00507A04">
        <w:t xml:space="preserve"> valuable </w:t>
      </w:r>
      <w:r>
        <w:t>individual prote</w:t>
      </w:r>
      <w:r w:rsidR="00507A04">
        <w:t>ction against paralysis</w:t>
      </w:r>
      <w:r w:rsidR="002973C1">
        <w:t>,</w:t>
      </w:r>
      <w:r>
        <w:t xml:space="preserve"> reducing </w:t>
      </w:r>
      <w:r w:rsidR="00507A04">
        <w:t>the</w:t>
      </w:r>
      <w:r w:rsidR="002973C1">
        <w:t xml:space="preserve"> </w:t>
      </w:r>
      <w:r>
        <w:t xml:space="preserve">burden </w:t>
      </w:r>
      <w:r w:rsidR="0001675C">
        <w:t>of</w:t>
      </w:r>
      <w:r w:rsidR="002973C1">
        <w:t xml:space="preserve"> VDPV</w:t>
      </w:r>
      <w:r w:rsidR="000A0559">
        <w:t>2</w:t>
      </w:r>
      <w:r w:rsidR="002973C1">
        <w:t xml:space="preserve"> outbreaks or VAPP caused by</w:t>
      </w:r>
      <w:r>
        <w:t xml:space="preserve"> OPV</w:t>
      </w:r>
      <w:r w:rsidR="000A0559">
        <w:t>2</w:t>
      </w:r>
      <w:r>
        <w:t xml:space="preserve"> response.</w:t>
      </w:r>
      <w:r w:rsidR="00CB1E5B">
        <w:t xml:space="preserve"> </w:t>
      </w:r>
    </w:p>
    <w:p w:rsidR="00AE318F" w:rsidRDefault="00AE318F" w:rsidP="00FE2117">
      <w:pPr>
        <w:pStyle w:val="ListParagraph"/>
        <w:numPr>
          <w:ilvl w:val="0"/>
          <w:numId w:val="1"/>
        </w:numPr>
      </w:pPr>
      <w:r>
        <w:rPr>
          <w:b/>
        </w:rPr>
        <w:t>IPV in immunization campaigns</w:t>
      </w:r>
      <w:r w:rsidRPr="00AE318F">
        <w:t>.</w:t>
      </w:r>
      <w:r>
        <w:t xml:space="preserve"> A second crucial feature of IPV in the post-cessation world is its ability to boost mucosal immunity against Type 2 in OPV2-exposed children.  While the use of IPV in outbreak response campaigns is already a piece of </w:t>
      </w:r>
      <w:r w:rsidR="0024764B">
        <w:t>the outbreak response protocol</w:t>
      </w:r>
      <w:r>
        <w:t xml:space="preserve">, IPV immunization campaigns targeting both the pre- and post-cessation cohort of children could serve two purposes.  </w:t>
      </w:r>
      <w:r w:rsidR="0001675C">
        <w:t>First,</w:t>
      </w:r>
      <w:r>
        <w:t xml:space="preserve"> filling gaps in routine immunization, which are quite large in much of the developing world. </w:t>
      </w:r>
      <w:r w:rsidR="0001675C">
        <w:t xml:space="preserve"> Second,</w:t>
      </w:r>
      <w:r>
        <w:t xml:space="preserve"> boosting Type 2 immunity in the older, OPV2-exposed cohort.  This work has not addressed the question of waning mucosal immunity, but if mucosal immunity wanes on </w:t>
      </w:r>
      <w:r w:rsidR="000A0559">
        <w:t>relatively short timescales, this</w:t>
      </w:r>
      <w:r>
        <w:t xml:space="preserve"> </w:t>
      </w:r>
      <w:r w:rsidR="0001675C">
        <w:t>waning</w:t>
      </w:r>
      <w:r>
        <w:t xml:space="preserve"> could be counteracted through IPV</w:t>
      </w:r>
      <w:r w:rsidR="0001675C">
        <w:t xml:space="preserve"> boosting</w:t>
      </w:r>
      <w:r>
        <w:t xml:space="preserve">.  </w:t>
      </w:r>
    </w:p>
    <w:p w:rsidR="00941AD1" w:rsidRDefault="00507A04" w:rsidP="00066525">
      <w:pPr>
        <w:pStyle w:val="ListParagraph"/>
        <w:numPr>
          <w:ilvl w:val="0"/>
          <w:numId w:val="1"/>
        </w:numPr>
      </w:pPr>
      <w:r>
        <w:rPr>
          <w:b/>
        </w:rPr>
        <w:t>Obtain</w:t>
      </w:r>
      <w:r w:rsidR="003B1297">
        <w:rPr>
          <w:b/>
        </w:rPr>
        <w:t xml:space="preserve"> access to currently inaccessible areas</w:t>
      </w:r>
      <w:r w:rsidR="003B1297">
        <w:t>.</w:t>
      </w:r>
      <w:r w:rsidR="00CB1E5B">
        <w:t xml:space="preserve"> </w:t>
      </w:r>
      <w:r w:rsidR="003B1297">
        <w:t>Regions of the world that are current</w:t>
      </w:r>
      <w:r w:rsidR="003D436C">
        <w:t xml:space="preserve">ly inaccessible to effective surveillance or outbreak response </w:t>
      </w:r>
      <w:r w:rsidR="003B1297">
        <w:t xml:space="preserve">due to violence, instability, or local resistance, present </w:t>
      </w:r>
      <w:r>
        <w:t>significant risks where</w:t>
      </w:r>
      <w:r w:rsidR="002973C1">
        <w:t xml:space="preserve"> VDPV2 lineages </w:t>
      </w:r>
      <w:r>
        <w:t xml:space="preserve">could </w:t>
      </w:r>
      <w:r w:rsidR="002973C1">
        <w:t>circulate unobserved</w:t>
      </w:r>
      <w:r w:rsidR="003B1297">
        <w:t>.</w:t>
      </w:r>
      <w:r w:rsidR="00CB1E5B">
        <w:t xml:space="preserve"> </w:t>
      </w:r>
      <w:r>
        <w:t xml:space="preserve">In </w:t>
      </w:r>
      <w:r w:rsidR="002A2075">
        <w:t xml:space="preserve">Borno state, Nigeria, </w:t>
      </w:r>
      <w:r>
        <w:t>many areas</w:t>
      </w:r>
      <w:r w:rsidR="002A2075">
        <w:t xml:space="preserve"> have been inaccessible for </w:t>
      </w:r>
      <w:r>
        <w:t>years due to Boko Haram activity.</w:t>
      </w:r>
      <w:r w:rsidR="002A2075">
        <w:t xml:space="preserve"> </w:t>
      </w:r>
      <w:r>
        <w:t xml:space="preserve">In this state, both </w:t>
      </w:r>
      <w:r w:rsidR="002A2075">
        <w:t>cVDPV2 (</w:t>
      </w:r>
      <w:r w:rsidR="00D201A7">
        <w:t>environmental isolation</w:t>
      </w:r>
      <w:r w:rsidR="002A2075">
        <w:t xml:space="preserve"> March 2016, most recent observed relative from May 2014) and WPV1 (paralysis onsets in July 2016, most recent observed relatives from 2011)</w:t>
      </w:r>
      <w:r>
        <w:t xml:space="preserve"> have been recently observed</w:t>
      </w:r>
      <w:r w:rsidR="002A2075">
        <w:t>.</w:t>
      </w:r>
      <w:r w:rsidR="002A2075">
        <w:fldChar w:fldCharType="begin" w:fldLock="1"/>
      </w:r>
      <w:r w:rsidR="00954681">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23, 24)", "plainTextFormattedCitation" : "(23, 24)", "previouslyFormattedCitation" : "(23, 24)" }, "properties" : { "noteIndex" : 0 }, "schema" : "https://github.com/citation-style-language/schema/raw/master/csl-citation.json" }</w:instrText>
      </w:r>
      <w:r w:rsidR="002A2075">
        <w:fldChar w:fldCharType="separate"/>
      </w:r>
      <w:r w:rsidR="006074C9" w:rsidRPr="006074C9">
        <w:rPr>
          <w:noProof/>
        </w:rPr>
        <w:t>(23, 24)</w:t>
      </w:r>
      <w:r w:rsidR="002A2075">
        <w:fldChar w:fldCharType="end"/>
      </w:r>
      <w:r w:rsidR="00CB1E5B">
        <w:t xml:space="preserve"> </w:t>
      </w:r>
      <w:r w:rsidR="002A2075">
        <w:t xml:space="preserve">These discoveries highlight the </w:t>
      </w:r>
      <w:r>
        <w:t>critical</w:t>
      </w:r>
      <w:r w:rsidR="002A2075">
        <w:t xml:space="preserve"> risk that inaccessible areas present the polio eradication and OPV cessation efforts.</w:t>
      </w:r>
      <w:r w:rsidR="00CB1E5B">
        <w:t xml:space="preserve"> </w:t>
      </w:r>
    </w:p>
    <w:p w:rsidR="00066525" w:rsidRPr="00066525" w:rsidRDefault="00066525" w:rsidP="00066525">
      <w:pPr>
        <w:ind w:left="465"/>
      </w:pPr>
    </w:p>
    <w:p w:rsidR="00F44B6B" w:rsidRDefault="00495242" w:rsidP="0022567F">
      <w:pPr>
        <w:pStyle w:val="ListParagraph"/>
        <w:ind w:left="0"/>
      </w:pPr>
      <w:r>
        <w:t>Most</w:t>
      </w:r>
      <w:r w:rsidR="00941AD1">
        <w:t xml:space="preserve"> of these items are already priorities</w:t>
      </w:r>
      <w:r w:rsidR="00507A04">
        <w:t xml:space="preserve"> of the Global Polio Eradication Initiative</w:t>
      </w:r>
      <w:r w:rsidR="00A42D77">
        <w:t>, and the idea that OPV use in a post-cessation world presents a risk o</w:t>
      </w:r>
      <w:r w:rsidR="00E26F86">
        <w:t xml:space="preserve">f seeding new cVDPVs is not new </w:t>
      </w:r>
      <w:r w:rsidR="00A42D77">
        <w:fldChar w:fldCharType="begin" w:fldLock="1"/>
      </w:r>
      <w:r w:rsidR="006074C9">
        <w:instrText>ADDIN CSL_CITATION { "citationItems" : [ { "id" : "ITEM-1",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1", "issued" : { "date-parts" : [ [ "0" ] ] }, "title" : "Modeling the Dynamics of Oral Poliovirus Vaccine Cessation", "type" : "article-journal" }, "uris" : [ "http://www.mendeley.com/documents/?uuid=4015407a-7ced-3522-9044-c1c240aed833" ] } ], "mendeley" : { "formattedCitation" : "(9)", "plainTextFormattedCitation" : "(9)", "previouslyFormattedCitation" : "(9)" }, "properties" : { "noteIndex" : 0 }, "schema" : "https://github.com/citation-style-language/schema/raw/master/csl-citation.json" }</w:instrText>
      </w:r>
      <w:r w:rsidR="00A42D77">
        <w:fldChar w:fldCharType="separate"/>
      </w:r>
      <w:r w:rsidR="0007724D" w:rsidRPr="0007724D">
        <w:rPr>
          <w:noProof/>
        </w:rPr>
        <w:t>(9)</w:t>
      </w:r>
      <w:r w:rsidR="00A42D77">
        <w:fldChar w:fldCharType="end"/>
      </w:r>
      <w:r w:rsidR="00E26F86">
        <w:t>.</w:t>
      </w:r>
      <w:r w:rsidR="00A42D77">
        <w:t xml:space="preserve">  </w:t>
      </w:r>
      <w:r w:rsidR="00784B72">
        <w:t xml:space="preserve">The results of this study </w:t>
      </w:r>
      <w:r w:rsidR="00A42D77">
        <w:t xml:space="preserve">emphasize the immediacy </w:t>
      </w:r>
      <w:r w:rsidR="00231906">
        <w:t xml:space="preserve">of this risk, </w:t>
      </w:r>
      <w:r w:rsidR="00E53158">
        <w:t>highlighting that</w:t>
      </w:r>
      <w:r w:rsidR="004E5EB2">
        <w:t xml:space="preserve"> the </w:t>
      </w:r>
      <w:r w:rsidR="00231906">
        <w:t>“honeymoon period”</w:t>
      </w:r>
      <w:r w:rsidR="00E53158">
        <w:t>,</w:t>
      </w:r>
      <w:r w:rsidR="00231906">
        <w:t xml:space="preserve"> during which the risks associated with OPV2 use remain low</w:t>
      </w:r>
      <w:r w:rsidR="00217399">
        <w:t>, is transient and could be quite brief</w:t>
      </w:r>
      <w:r w:rsidR="00EC002F">
        <w:t xml:space="preserve">. </w:t>
      </w:r>
      <w:r w:rsidR="00A714EF">
        <w:t xml:space="preserve">Near-term </w:t>
      </w:r>
      <w:r w:rsidR="007D021E">
        <w:t xml:space="preserve">cVDPV2 </w:t>
      </w:r>
      <w:r w:rsidR="00A714EF">
        <w:t xml:space="preserve">outbreak responses must </w:t>
      </w:r>
      <w:r w:rsidR="00E53158">
        <w:t>therefore</w:t>
      </w:r>
      <w:r w:rsidR="00217399">
        <w:t xml:space="preserve"> </w:t>
      </w:r>
      <w:r w:rsidR="00A714EF">
        <w:t>serve the dual purposes of interrupting an observed chain of transmission and preventing the emergence of new ones, and a</w:t>
      </w:r>
      <w:r w:rsidR="00507A04">
        <w:t>ll tools available</w:t>
      </w:r>
      <w:r w:rsidR="00A714EF">
        <w:t xml:space="preserve"> should be applied</w:t>
      </w:r>
      <w:r w:rsidR="00507A04" w:rsidRPr="00507A04">
        <w:t xml:space="preserve"> </w:t>
      </w:r>
      <w:r w:rsidR="00507A04">
        <w:lastRenderedPageBreak/>
        <w:t>during this honeymoon period</w:t>
      </w:r>
      <w:r w:rsidR="00A714EF">
        <w:t xml:space="preserve"> to</w:t>
      </w:r>
      <w:r w:rsidR="00231906">
        <w:t xml:space="preserve"> </w:t>
      </w:r>
      <w:r w:rsidR="00A714EF">
        <w:t>minimizing</w:t>
      </w:r>
      <w:r w:rsidR="00231906">
        <w:t xml:space="preserve"> the chances that </w:t>
      </w:r>
      <w:r w:rsidR="00A714EF">
        <w:t>OPV2 use in outbreak response</w:t>
      </w:r>
      <w:r w:rsidR="00231906">
        <w:t xml:space="preserve"> will be</w:t>
      </w:r>
      <w:r w:rsidR="00A714EF">
        <w:t>come</w:t>
      </w:r>
      <w:r w:rsidR="00231906">
        <w:t xml:space="preserve"> necessary in 2018 or beyond. </w:t>
      </w:r>
    </w:p>
    <w:p w:rsidR="0086592D" w:rsidRDefault="0086592D" w:rsidP="0022567F">
      <w:pPr>
        <w:pStyle w:val="ListParagraph"/>
        <w:ind w:left="0"/>
      </w:pPr>
    </w:p>
    <w:p w:rsidR="0086592D" w:rsidRDefault="00066525" w:rsidP="0086592D">
      <w:pPr>
        <w:pStyle w:val="ListParagraph"/>
        <w:ind w:left="0"/>
      </w:pPr>
      <w:r>
        <w:t>In the long-term, in the event that all VDPV2 lineages are extinguished, the polio-free world will remain at risk of reintroduction from accidental release of VDPV2, bioterrorism, and long-term poliovirus shedding from immunocompromised individuals</w:t>
      </w:r>
      <w:r w:rsidR="00E26F86">
        <w:t xml:space="preserve"> </w:t>
      </w:r>
      <w:r>
        <w:fldChar w:fldCharType="begin" w:fldLock="1"/>
      </w:r>
      <w:r w:rsidR="00954681">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25, 26)", "plainTextFormattedCitation" : "(25, 26)", "previouslyFormattedCitation" : "(25, 26)" }, "properties" : { "noteIndex" : 0 }, "schema" : "https://github.com/citation-style-language/schema/raw/master/csl-citation.json" }</w:instrText>
      </w:r>
      <w:r>
        <w:fldChar w:fldCharType="separate"/>
      </w:r>
      <w:r w:rsidR="006074C9" w:rsidRPr="006074C9">
        <w:rPr>
          <w:noProof/>
        </w:rPr>
        <w:t>(25, 26)</w:t>
      </w:r>
      <w:r>
        <w:fldChar w:fldCharType="end"/>
      </w:r>
      <w:r w:rsidR="00E26F86">
        <w:t>.</w:t>
      </w:r>
      <w:r>
        <w:t xml:space="preserve"> Preclinical development of stabilized, live attenuated polio vaccines, aiming to provide mucosal immunity with reduced risk of causing cVDPV, is underway</w:t>
      </w:r>
      <w:r w:rsidR="00E26F86">
        <w:t xml:space="preserve"> </w:t>
      </w:r>
      <w:r>
        <w:fldChar w:fldCharType="begin" w:fldLock="1"/>
      </w:r>
      <w:r w:rsidR="00954681">
        <w:instrText>ADDIN CSL_CITATION { "citationItems" : [ { "id" : "ITEM-1", "itemData" : { "DOI" : "10.2217/fmb.15.19", "ISSN" : "1746-0913", "abstract" : "ABSTRACT\u2002 Live attenuated oral polio vaccine (OPV) and inactivated polio vaccine (IPV) are the tools being used to achieve eradication of wild polio virus. Because OPV can rarely cause paralysis and generate revertant polio strains, IPV will have to replace OPV after eradication of wild polio virus is certified to sustain eradication of all polioviruses. However, uncertainties remain related to IPV's ability to induce intestinal immunity in populations where fecal\u2013oral transmission is predominant. Although substantial effectiveness and safety data exist on the use and delivery of OPV and IPV, several new research initiatives are currently underway to fill specific knowledge gaps to inform future vaccination policies that would assure polio is eradicated and eradication is maintained.", "author" : [ { "dropping-particle" : "", "family" : "Bandyopadhyay", "given" : "Ananda S", "non-dropping-particle" : "", "parse-names" : false, "suffix" : "" }, { "dropping-particle" : "", "family" : "Garon", "given" : "Julie", "non-dropping-particle" : "", "parse-names" : false, "suffix" : "" }, { "dropping-particle" : "", "family" : "Seib", "given" : "Katherine", "non-dropping-particle" : "", "parse-names" : false, "suffix" : "" }, { "dropping-particle" : "", "family" : "Orenstein", "given" : "Walter A", "non-dropping-particle" : "", "parse-names" : false, "suffix" : "" } ], "container-title" : "Future Microbiology", "id" : "ITEM-1", "issue" : "5", "issued" : { "date-parts" : [ [ "2015", "5" ] ] }, "page" : "791-808", "publisher" : " Future Medicine Ltd London, UK ", "title" : "Polio vaccination: past, present and future", "type" : "article-journal", "volume" : "10" }, "uris" : [ "http://www.mendeley.com/documents/?uuid=a64f717b-905c-303d-8ef6-b3d7e4d4ea2e" ] }, { "id" : "ITEM-2", "itemData" : { "DOI" : "10.1128/JVI.00370-06", "ISSN" : "0022-538X", "PMID" : "16912313", "abstract" : "The global eradication of poliomyelitis caused by wild-type virus is likely to be completed within the next few years, despite immense logistic and political difficulties, and may ultimately be followed by the cessation of vaccination. However, the existing live-attenuated vaccines have the potential to revert to virulence, causing occasional disease, and viruses can be shed by immunocompromised individuals for prolonged periods of time. Moreover, several outbreaks of poliomyelitis have been shown to be caused by viruses derived from the Sabin vaccine strains. The appearance of such strains depends on the prevailing circumstances but poses a severe obstacle to strategies for stopping vaccination. Vaccine strains that are incapable of reversion at a measurable rate would provide a possible solution. Here, we describe the constructions of strains of type 3 poliovirus that are stabilized by the introduction of four mutations in the 5' noncoding region compared to the present vaccine. The strains are genetically and phenotypically stable under conditions where the present vaccine loses the attenuating mutation in the 5' noncoding region completely. Type 1 and type 2 strains in which the entire 5' noncoding regions of Sabin 1 and Sabin 2 were replaced exactly with that of one of the type 3 strains were also constructed. The genetic stability of 5' noncoding regions of these viruses matched that of the type 3 strains, but significant phenotypic reversion occurred, illustrating the potential limitations of a rational approach to the genetic stabilization of live RNA virus vaccines.", "author" : [ { "dropping-particle" : "", "family" : "Macadam", "given" : "Andrew J", "non-dropping-particle" : "", "parse-names" : false, "suffix" : "" }, { "dropping-particle" : "", "family" : "Ferguson", "given" : "Geraldine", "non-dropping-particle" : "", "parse-names" : false, "suffix" : "" }, { "dropping-particle" : "", "family" : "Stone", "given" : "David M", "non-dropping-particle" : "", "parse-names" : false, "suffix" : "" }, { "dropping-particle" : "", "family" : "Meredith", "given" : "Janet", "non-dropping-particle" : "", "parse-names" : false, "suffix" : "" }, { "dropping-particle" : "", "family" : "Knowlson", "given" : "Sarah", "non-dropping-particle" : "", "parse-names" : false, "suffix" : "" }, { "dropping-particle" : "", "family" : "Auda", "given" : "Ghazi", "non-dropping-particle" : "", "parse-names" : false, "suffix" : "" }, { "dropping-particle" : "", "family" : "Almond", "given" : "Jeffrey W", "non-dropping-particle" : "", "parse-names" : false, "suffix" : "" }, { "dropping-particle" : "", "family" : "Minor", "given" : "Philip D", "non-dropping-particle" : "", "parse-names" : false, "suffix" : "" } ], "container-title" : "Journal of virology", "id" : "ITEM-2", "issue" : "17", "issued" : { "date-parts" : [ [ "2006", "9" ] ] }, "page" : "8653-63", "publisher" : "American Society for Microbiology (ASM)", "title" : "Rational design of genetically stable, live-attenuated poliovirus vaccines of all three serotypes: relevance to poliomyelitis eradication.", "type" : "article-journal", "volume" : "80" }, "uris" : [ "http://www.mendeley.com/documents/?uuid=b6f7c23b-d59f-301f-80f1-1ca6a60b8e26" ] }, { "id" : "ITEM-3", "itemData" : { "DOI" : "10.1038/nbt.1635", "ISSN" : "1546-1696", "PMID" : "20531338", "abstract" : "The design of vaccines against viral disease has evolved considerably over the past 50 years. Live attenuated viruses (LAVs)-those created by passaging a virus in cultured cells-have proven to be an effective means for preventing many viral diseases, including smallpox, polio, measles, mumps and yellow fever. Even so, empirical attenuation is unreliable in some cases and LAVs pose several safety issues. Although inactivated viruses and subunit vaccines alleviate many of these concerns, they have in general been less efficacious than their LAV counterparts. Advances in molecular virology--creating deleterious gene mutations, altering replication fidelity, deoptimizing codons and exerting control by microRNAs or zinc finger nucleases--are providing new ways of controlling viral replication and virulence and renewing interest in LAV vaccines. Whereas these rationally attenuated viruses may lead to a new generation of safer, more widely applicable LAV vaccines, each approach requires further testing before progression to human testing.", "author" : [ { "dropping-particle" : "", "family" : "Lauring", "given" : "Adam S", "non-dropping-particle" : "", "parse-names" : false, "suffix" : "" }, { "dropping-particle" : "", "family" : "Jones", "given" : "Jeremy O", "non-dropping-particle" : "", "parse-names" : false, "suffix" : "" }, { "dropping-particle" : "", "family" : "Andino", "given" : "Raul", "non-dropping-particle" : "", "parse-names" : false, "suffix" : "" } ], "container-title" : "Nature biotechnology", "id" : "ITEM-3", "issue" : "6", "issued" : { "date-parts" : [ [ "2010", "6" ] ] }, "page" : "573-9", "publisher" : "NIH Public Access", "title" : "Rationalizing the development of live attenuated virus vaccines.", "type" : "article-journal", "volume" : "28" }, "uris" : [ "http://www.mendeley.com/documents/?uuid=4bc3a934-19d0-399f-b81e-b15d2ab5f87e" ] } ], "mendeley" : { "formattedCitation" : "(27\u201329)", "plainTextFormattedCitation" : "(27\u201329)", "previouslyFormattedCitation" : "(27\u201329)" }, "properties" : { "noteIndex" : 0 }, "schema" : "https://github.com/citation-style-language/schema/raw/master/csl-citation.json" }</w:instrText>
      </w:r>
      <w:r>
        <w:fldChar w:fldCharType="separate"/>
      </w:r>
      <w:r w:rsidR="006074C9" w:rsidRPr="006074C9">
        <w:rPr>
          <w:noProof/>
        </w:rPr>
        <w:t>(27–29)</w:t>
      </w:r>
      <w:r>
        <w:fldChar w:fldCharType="end"/>
      </w:r>
      <w:r w:rsidR="00E26F86">
        <w:t>.</w:t>
      </w:r>
      <w:r>
        <w:t xml:space="preserve"> Successful development of such a tool would provide a safer tool for outbreak elimination and immunity maintenance in the post-cessation world.</w:t>
      </w:r>
    </w:p>
    <w:p w:rsidR="0086592D" w:rsidRDefault="0086592D" w:rsidP="0086592D">
      <w:pPr>
        <w:pStyle w:val="ListParagraph"/>
        <w:ind w:left="0"/>
      </w:pPr>
    </w:p>
    <w:p w:rsidR="00976618" w:rsidRDefault="00B97900" w:rsidP="0086592D">
      <w:pPr>
        <w:pStyle w:val="ListParagraph"/>
        <w:ind w:left="0"/>
      </w:pPr>
      <w:r>
        <w:t>In conclusion, a</w:t>
      </w:r>
      <w:r w:rsidR="00641403">
        <w:t>s population immunity to Type 2 poliovirus</w:t>
      </w:r>
      <w:r w:rsidR="002973C1">
        <w:t xml:space="preserve"> transmission</w:t>
      </w:r>
      <w:r w:rsidR="00641403">
        <w:t xml:space="preserve"> </w:t>
      </w:r>
      <w:r w:rsidR="002973C1">
        <w:t>declines</w:t>
      </w:r>
      <w:r w:rsidR="00641403">
        <w:t xml:space="preserve"> </w:t>
      </w:r>
      <w:r w:rsidR="002973C1">
        <w:t>in upcoming years</w:t>
      </w:r>
      <w:r w:rsidR="00641403">
        <w:t>, the use of OPV2 in outbreak response will present an increasing risk of seeding new cVDPV2 lineages</w:t>
      </w:r>
      <w:r w:rsidR="00F44B6B">
        <w:t>, putting the entire cessation effort at risk</w:t>
      </w:r>
      <w:r w:rsidR="00641403">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507A04">
        <w:t xml:space="preserve">observing new </w:t>
      </w:r>
      <w:r w:rsidR="0022567F">
        <w:t xml:space="preserve">VDPV </w:t>
      </w:r>
      <w:r w:rsidR="00507A04">
        <w:t>lineages</w:t>
      </w:r>
      <w:r w:rsidR="0022567F">
        <w:t xml:space="preserve"> </w:t>
      </w:r>
      <w:r w:rsidR="00507A04">
        <w:t xml:space="preserve">from pre-cessation OPV use </w:t>
      </w:r>
      <w:r w:rsidR="007F3726">
        <w:t xml:space="preserve">should decline </w:t>
      </w:r>
      <w:r w:rsidR="0022567F">
        <w:t>over</w:t>
      </w:r>
      <w:r w:rsidR="007F3726">
        <w:t xml:space="preserve"> time, this risk may grow to alarming levels within as little as </w:t>
      </w:r>
      <w:r w:rsidR="00C46D03">
        <w:t>18 months</w:t>
      </w:r>
      <w:r w:rsidR="007F3726">
        <w:t xml:space="preserve">.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w:t>
      </w:r>
      <w:r w:rsidR="00507A04">
        <w:t>for strategies that minimize</w:t>
      </w:r>
      <w:r w:rsidR="00F44B6B">
        <w:t xml:space="preserve"> the </w:t>
      </w:r>
      <w:r w:rsidR="00507A04">
        <w:t>risk</w:t>
      </w:r>
      <w:r w:rsidR="00F44B6B">
        <w:t xml:space="preserve"> that 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negotiating access t</w:t>
      </w:r>
      <w:r w:rsidR="00066525">
        <w:t xml:space="preserve">o currently inaccessible areas.  In the long-term, </w:t>
      </w:r>
      <w:r w:rsidR="00F44B6B">
        <w:t>continuing the push for</w:t>
      </w:r>
      <w:r w:rsidR="000A0559">
        <w:t xml:space="preserve"> new </w:t>
      </w:r>
      <w:r w:rsidR="0022567F">
        <w:t>polio vaccine</w:t>
      </w:r>
      <w:r w:rsidR="000A0559">
        <w:t>s</w:t>
      </w:r>
      <w:r w:rsidR="0022567F">
        <w:t xml:space="preserve"> that can induce mucosal immunity </w:t>
      </w:r>
      <w:r w:rsidR="000A0559">
        <w:t>with reduced</w:t>
      </w:r>
      <w:r w:rsidR="0022567F">
        <w:t xml:space="preserve"> risks of transmission or reversion</w:t>
      </w:r>
      <w:r w:rsidR="00066525">
        <w:t xml:space="preserve"> is important in the event of accidental or intentional Type 2 poliovirus release into a highly susceptible population</w:t>
      </w:r>
      <w:r w:rsidR="00F44B6B">
        <w:t>.</w:t>
      </w:r>
      <w:r w:rsidR="00CB1E5B">
        <w:t xml:space="preserve"> </w:t>
      </w:r>
    </w:p>
    <w:p w:rsidR="00B97900" w:rsidRPr="00426D73" w:rsidRDefault="00B97900" w:rsidP="00B97900">
      <w:pPr>
        <w:rPr>
          <w:b/>
        </w:rPr>
      </w:pPr>
      <w:r>
        <w:rPr>
          <w:b/>
        </w:rPr>
        <w:t>Methods</w:t>
      </w:r>
    </w:p>
    <w:p w:rsidR="00B97900" w:rsidRDefault="00B97900" w:rsidP="00B97900">
      <w:r>
        <w:rPr>
          <w:b/>
        </w:rPr>
        <w:t>Model specification</w:t>
      </w:r>
    </w:p>
    <w:p w:rsidR="00B97900" w:rsidRDefault="00B97900" w:rsidP="00B97900">
      <w:r>
        <w:t>The generic disease branch of the individual-based disease modeling software EMOD DTK v2.8 was u</w:t>
      </w:r>
      <w:r w:rsidR="00E26F86">
        <w:t xml:space="preserve">sed to model polio transmission </w:t>
      </w:r>
      <w:r>
        <w:fldChar w:fldCharType="begin" w:fldLock="1"/>
      </w:r>
      <w:r w:rsidR="00954681">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30)", "plainTextFormattedCitation" : "(30)", "previouslyFormattedCitation" : "(30)" }, "properties" : { "noteIndex" : 0 }, "schema" : "https://github.com/citation-style-language/schema/raw/master/csl-citation.json" }</w:instrText>
      </w:r>
      <w:r>
        <w:fldChar w:fldCharType="separate"/>
      </w:r>
      <w:r w:rsidR="006074C9" w:rsidRPr="006074C9">
        <w:rPr>
          <w:noProof/>
        </w:rPr>
        <w:t>(30)</w:t>
      </w:r>
      <w:r>
        <w:fldChar w:fldCharType="end"/>
      </w:r>
      <w:r w:rsidR="00E26F86">
        <w:t>;</w:t>
      </w:r>
      <w:r>
        <w:t xml:space="preserve"> a complete specification of the employed model can be found in the supplemental material. Transmission takes place on a network of populations representing Level One administrative divisions (provinces) throughout 16 countries in West Africa (details in Supplement). Within a province, disease transmission dynamics are governed by a susceptible-exposed-infectious-susceptible equation system with partial immunity, and transmission between the provinces proceeds through individual-level migration. As ~98% of all cVDPV2 paralysis cases in the AFRO region have arisen in the cohort of children under 5 years of age (p</w:t>
      </w:r>
      <w:r w:rsidR="00E26F86">
        <w:t xml:space="preserve">olio paralysis data from POLIS) </w:t>
      </w:r>
      <w:r>
        <w:fldChar w:fldCharType="begin" w:fldLock="1"/>
      </w:r>
      <w:r w:rsidR="00954681">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31)", "plainTextFormattedCitation" : "(31)", "previouslyFormattedCitation" : "(31)" }, "properties" : { "noteIndex" : 0 }, "schema" : "https://github.com/citation-style-language/schema/raw/master/csl-citation.json" }</w:instrText>
      </w:r>
      <w:r>
        <w:fldChar w:fldCharType="separate"/>
      </w:r>
      <w:r w:rsidR="006074C9" w:rsidRPr="006074C9">
        <w:rPr>
          <w:noProof/>
        </w:rPr>
        <w:t>(31)</w:t>
      </w:r>
      <w:r>
        <w:fldChar w:fldCharType="end"/>
      </w:r>
      <w:r w:rsidR="00E26F86">
        <w:t>,</w:t>
      </w:r>
      <w:r>
        <w:t xml:space="preserve"> the model tracks only infection and transmission in the under-5 cohort.</w:t>
      </w:r>
    </w:p>
    <w:p w:rsidR="00B97900" w:rsidRPr="001A18CF" w:rsidRDefault="00B97900" w:rsidP="00B97900">
      <w:pPr>
        <w:rPr>
          <w:b/>
        </w:rPr>
      </w:pPr>
      <w:r>
        <w:rPr>
          <w:b/>
        </w:rPr>
        <w:t>Modeling scenarios</w:t>
      </w:r>
    </w:p>
    <w:p w:rsidR="00B97900" w:rsidRDefault="00B97900" w:rsidP="00B97900">
      <w:r>
        <w:t xml:space="preserve">For simplicity, initial population immunity is treated as constant across the provinces. The cohort of children old enough to have been alive at cessation is initialized with one of two immunity profiles: one consistent with having experienced three rounds of OPV2 distribution, at 80% population coverage (independent coverage per round) and 50% vaccine take, and one with three rounds at 100% coverage and take (an unrealistic assumption, but useful for comparison). The cohort born since cessation is assumed to be OPV2-naïve, but depending on the scenario, they may receive zero or one doses of the inactivated polio vaccine (IPV), which induces strong protection from paralysis (humoral immunity), little protection against acquisition and onward transmission (intestinal mucosal immunity) in OPV2-naïve </w:t>
      </w:r>
      <w:r>
        <w:lastRenderedPageBreak/>
        <w:t>individuals, and a strong intestinal mucosal boosting response in OPV2-exposed individuals (details in Supplement)</w:t>
      </w:r>
      <w:r w:rsidR="00E26F86">
        <w:t xml:space="preserve"> </w:t>
      </w:r>
      <w:r>
        <w:fldChar w:fldCharType="begin" w:fldLock="1"/>
      </w:r>
      <w:r w:rsidR="00954681">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3",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3",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4", "itemData" : { "DOI" : "10.1016/S0140-6736(14)60934-X", "ISSN" : "1474-547X", "PMID" : "25018120", "abstract" : "BACKGROUND Intestinal immunity induced by oral poliovirus vaccine (OPV) is imperfect and wanes with time, permitting transmission of infection by immunised children. Inactivated poliovirus vaccine (IPV) does not induce an intestinal mucosal immune response, but could boost protection in children who are mucosally primed through previous exposure to OPV. We aimed to assess the effect of IPV on intestinal immunity in children previously vaccinated with OPV. METHODS We did an open-label, randomised controlled trial in children aged 1-4 years from Chinnallapuram, Vellore, India, who were healthy, had not received IPV before, and had had their last dose of OPV at least 6 months before enrolment. Children were randomly assigned (1:1) to receive 0\u00b75 mL IPV intramuscularly (containing 40, 8, and 32 D antigen units for serotypes 1, 2, and 3) or no vaccine. The randomisation sequence was computer generated with a blocked randomisation procedure with block sizes of ten by an independent statistician. The laboratory staff did blinded assessments. The primary outcome was the proportion of children shedding poliovirus 7 days after a challenge dose of serotype 1 and 3 bivalent OPV (bOPV). A second dose of bOPV was given to children in the no vaccine group to assess intestinal immunity resulting from the first dose. A per-protocol analysis was planned for all children who provided a stool sample at 7 days after bOPV challenge. This trial is registered with Clinical Trials Registry of India, number CTRI/2012/09/003005. FINDINGS Between Aug 19, 2013, and Sept 13, 2013, 450 children were enrolled and randomly assigned into study groups. 225 children received IPV and 225 no vaccine. 222 children in the no vaccine group and 224 children in the IPV group had stool samples available for primary analysis 7 days after bOPV challenge. In the IPV group, 27 (12%) children shed serotype 1 poliovirus and 17 (8%) shed serotype 3 poliovirus compared with 43 (19%) and 57 (26%) in the no vaccine group (risk ratio 0\u00b762, 95% CI 0\u00b740-0\u00b797, p=0\u00b70375; 0\u00b730, 0\u00b718-0\u00b749, p&lt;0\u00b70001). No adverse events were related to the study interventions. INTERPRETATION The substantial boost in intestinal immunity conferred by a supplementary dose of IPV given to children younger than 5 years who had previously received OPV shows a potential role for this vaccine in immunisation activities to accelerate eradication and prevent outbreaks of poliomyelitis. FUNDING Bill &amp; Melinda Gates Foundation.", "author" : [ { "dropping-particle" : "", "family" : "John", "given" : "Jacob", "non-dropping-particle" : "", "parse-names" : false, "suffix" : "" }, { "dropping-particle" : "", "family" : "Giri", "given" : "Sidhartha", "non-dropping-particle" : "", "parse-names" : false, "suffix" : "" }, { "dropping-particle" : "", "family" : "Karthikeyan", "given" : "Arun S", "non-dropping-particle" : "", "parse-names" : false, "suffix" : "" }, { "dropping-particle" : "", "family" : "Iturriza-Gomara", "given" : "Miren", "non-dropping-particle" : "", "parse-names" : false, "suffix" : "" }, { "dropping-particle" : "", "family" : "Muliyil", "given" : "Jayaprakash", "non-dropping-particle" : "", "parse-names" : false, "suffix" : "" }, { "dropping-particle" : "", "family" : "Abraham", "given" : "Asha", "non-dropping-particle" : "", "parse-names" : false, "suffix" : "" }, { "dropping-particle" : "", "family" : "Grassly", "given" : "Nicholas C", "non-dropping-particle" : "", "parse-names" : false, "suffix" : "" }, { "dropping-particle" : "", "family" : "Kang", "given" : "Gagandeep", "non-dropping-particle" : "", "parse-names" : false, "suffix" : "" }, { "dropping-particle" : "", "family" : "Initiative", "given" : "Global Polio Eradication", "non-dropping-particle" : "", "parse-names" : false, "suffix" : "" }, { "dropping-particle" : "", "family" : "Grassly", "given" : "NC", "non-dropping-particle" : "", "parse-names" : false, "suffix" : "" }, { "dropping-particle" : "", "family" : "Fraser", "given" : "C", "non-dropping-particle" : "", "parse-names" : false, "suffix" : "" }, { "dropping-particle" : "", "family" : "Wenger", "given" : "J",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Kojouharova", "given" : "M", "non-dropping-particle" : "", "parse-names" : false, "suffix" : "" }, { "dropping-particle" : "", "family" : "Zuber", "given" : "PLF", "non-dropping-particle" : "", "parse-names" : false, "suffix" : "" }, { "dropping-particle" : "", "family" : "Gyurova", "given" : "S", "non-dropping-particle" : "", "parse-names" : false, "suffix" : "" }, { "dropping-particle" : "", "family" : "al.", "given" : "et", "non-dropping-particle" : "", "parse-names" : false, "suffix" : "" }, { "dropping-particle" : "", "family" : "Kidd", "given" : "S", "non-dropping-particle" : "", "parse-names" : false, "suffix" : "" }, { "dropping-particle" : "", "family" : "Goodson", "given" : "JL", "non-dropping-particle" : "", "parse-names" : false, "suffix" : "" }, { "dropping-particle" : "", "family" : "Aramburu", "given" : "J", "non-dropping-particle" : "", "parse-names" : false, "suffix" : "" }, { "dropping-particle" : "", "family" : "al.", "given" : "et", "non-dropping-particle" : "", "parse-names" : false, "suffix" : "" }, { "dropping-particle" : "", "family" : "Vidor", "given" : "E", "non-dropping-particle" : "", "parse-names" : false, "suffix" : "" }, { "dropping-particle" : "", "family" : "Meschievitz", "given" : "C", "non-dropping-particle" : "", "parse-names" : false, "suffix" : "" }, { "dropping-particle" : "", "family" : "Plotkin", "given" : "S", "non-dropping-particle" : "", "parse-names" : false, "suffix" : "" }, { "dropping-particle" : "", "family" : "Herremans", "given" : "TM", "non-dropping-particle" : "", "parse-names" : false, "suffix" : "" }, { "dropping-particle" : "", "family" : "Reimerink", "given" : "JH",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 "non-dropping-particle" : "", "parse-names" : false, "suffix" : "" }, { "dropping-particle" : "", "family" : "Herremans", "given" : "T", "non-dropping-particle" : "", "parse-names" : false, "suffix" : "" }, { "dropping-particle" : "", "family" : "Kimman", "given" : "TG", "non-dropping-particle" : "", "parse-names" : false, "suffix" : "" }, { "dropping-particle" : "", "family" : "Spaendonck", "given" : "MAE Conyn-van", "non-dropping-particle" : "", "parse-names" : false, "suffix" : "" }, { "dropping-particle" : "", "family" : "al.", "given" : "et", "non-dropping-particle" : "", "parse-names" : false, "suffix" : "" }, { "dropping-particle" : "", "family" : "Hird", "given" : "TR", "non-dropping-particle" : "", "parse-names" : false, "suffix" : "" }, { "dropping-particle" : "", "family" : "Grassly", "given" : "NC", "non-dropping-particle" : "", "parse-names" : false, "suffix" : "" }, { "dropping-particle" : "", "family" : "Mangal", "given" : "TD", "non-dropping-particle" : "", "parse-names" : false, "suffix" : "" }, { "dropping-particle" : "", "family" : "Aylward", "given" : "RB", "non-dropping-particle" : "", "parse-names" : false, "suffix" : "" }, { "dropping-particle" : "", "family" : "Grassly", "given" : "NC", "non-dropping-particle" : "", "parse-names" : false, "suffix" : "" }, { "dropping-particle" : "", "family" : "Manor", "given" : "Y", "non-dropping-particle" : "", "parse-names" : false, "suffix" : "" }, { "dropping-particle" : "", "family" : "Shulman", "given" : "LM", "non-dropping-particle" : "", "parse-names" : false, "suffix" : "" }, { "dropping-particle" : "", "family" : "Kaliner", "given" : "E", "non-dropping-particle" : "", "parse-names" : false, "suffix" : "" }, { "dropping-particle" : "", "family" : "al.", "given" : "et", "non-dropping-particle" : "", "parse-names" : false, "suffix" : "" }, { "dropping-particle" : "", "family" : "Vaccines", "given" : "WHO Collaborative Study Group on Oral and Inactivated Poliovirus", "non-dropping-particle" : "", "parse-names" : false, "suffix" : "" }, { "dropping-particle" : "", "family" : "Modlin", "given" : "JF", "non-dropping-particle" : "", "parse-names" : false, "suffix" : "" }, { "dropping-particle" : "", "family" : "Halsey", "given" : "NA", "non-dropping-particle" : "", "parse-names" : false, "suffix" : "" }, { "dropping-particle" : "", "family" : "Thoms", "given" : "ML", "non-dropping-particle" : "", "parse-names" : false, "suffix" : "" }, { "dropping-particle" : "", "family" : "Meschievitz", "given" : "CK", "non-dropping-particle" : "", "parse-names" : false, "suffix" : "" }, { "dropping-particle" : "", "family" : "Patriarca", "given" : "PA", "non-dropping-particle" : "", "parse-names" : false, "suffix" : "" }, { "dropping-particle" : "du", "family" : "Chatelet", "given" : "IP", "non-dropping-particle" : "", "parse-names" : false, "suffix" : "" }, { "dropping-particle" : "", "family" : "Merchant", "given" : "AT", "non-dropping-particle" : "", "parse-names" : false, "suffix" : "" }, { "dropping-particle" : "", "family" : "Fisher-Hoch", "given" : "S", "non-dropping-particle" : "", "parse-names" : false, "suffix" : "" }, { "dropping-particle" : "", "family" : "al.", "given" : "et", "non-dropping-particle" : "", "parse-names" : false, "suffix" : "" }, { "dropping-particle" : "", "family" : "Krieg", "given" : "C", "non-dropping-particle" : "", "parse-names" : false, "suffix" : "" }, { "dropping-particle" : "", "family" : "Maier", "given" : "R", "non-dropping-particle" : "", "parse-names" : false, "suffix" : "" }, { "dropping-particle" : "", "family" : "Meyerhans", "given" : "A", "non-dropping-particle" : "", "parse-names" : false, "suffix" : "" }, { "dropping-particle" : "", "family" : "Faden", "given" : "H", "non-dropping-particle" : "", "parse-names" : false, "suffix" : "" }, { "dropping-particle" : "", "family" : "Duffy", "given" : "L", "non-dropping-particle" : "", "parse-names" : false, "suffix" : "" }, { "dropping-particle" : "", "family" : "Moriniere", "given" : "BJ", "non-dropping-particle" : "", "parse-names" : false, "suffix" : "" }, { "dropping-particle" : "van", "family" : "Loon", "given" : "FP", "non-dropping-particle" : "", "parse-names" : false, "suffix" : "" }, { "dropping-particle" : "", "family" : "Rhodes", "given" : "PH", "non-dropping-particle" : "", "parse-names" : false, "suffix" : "" }, { "dropping-particle" : "", "family" : "al.", "given" : "et", "non-dropping-particle" : "", "parse-names" : false, "suffix" : "" }, { "dropping-particle" : "", "family" : "Estivariz", "given" : "CF", "non-dropping-particle" : "", "parse-names" : false, "suffix" : "" }, { "dropping-particle" : "", "family" : "Jafari", "given" : "H", "non-dropping-particle" : "", "parse-names" : false, "suffix" : "" }, { "dropping-particle" : "", "family" : "Sutter", "given" : "RW", "non-dropping-particle" : "", "parse-names" : false, "suffix" : "" }, { "dropping-particle" : "", "family" : "al.", "given" : "et", "non-dropping-particle" : "", "parse-names" : false, "suffix" : "" }, { "dropping-particle" : "", "family" : "Sutter", "given" : "RW", "non-dropping-particle" : "", "parse-names" : false, "suffix" : "" }, { "dropping-particle" : "", "family" : "Suleiman", "given" : "AJM", "non-dropping-particle" : "", "parse-names" : false, "suffix" : "" }, { "dropping-particle" : "", "family" : "Malankar", "given" : "P", "non-dropping-particle" : "", "parse-names" : false, "suffix" : "" }, { "dropping-particle" : "", "family" : "al.", "given" : "et", "non-dropping-particle" : "", "parse-names" : false, "suffix" : "" }, { "dropping-particle" : "", "family" : "WHO", "given" : "", "non-dropping-particle" : "", "parse-names" : false, "suffix" : "" }, { "dropping-particle" : "", "family" : "Kilpatrick", "given" : "DR", "non-dropping-particle" : "", "parse-names" : false, "suffix" : "" }, { "dropping-particle" : "", "family" : "Yang", "given" : "C-F", "non-dropping-particle" : "", "parse-names" : false, "suffix" : "" }, { "dropping-particle" : "", "family" : "Ching", "given" : "K", "non-dropping-particle" : "", "parse-names" : false, "suffix" : "" }, { "dropping-particle" : "", "family" : "al.", "given" : "et", "non-dropping-particle" : "", "parse-names" : false, "suffix" : "" }, { "dropping-particle" : "", "family" : "WHO", "given" : "", "non-dropping-particle" : "", "parse-names" : false, "suffix" : "" }, { "dropping-particle" : "", "family" : "Clopper", "given" : "CJ", "non-dropping-particle" : "", "parse-names" : false, "suffix" : "" }, { "dropping-particle" : "", "family" : "Pearson", "given" : "ES", "non-dropping-particle" : "", "parse-names" : false, "suffix" : "" }, { "dropping-particle" : "", "family" : "Newcombe", "given" : "RG",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Katrak", "given" : "K", "non-dropping-particle" : "", "parse-names" : false, "suffix" : "" }, { "dropping-particle" : "", "family" : "Mahon", "given" : "BP", "non-dropping-particle" : "", "parse-names" : false, "suffix" : "" }, { "dropping-particle" : "", "family" : "Minor", "given" : "PD", "non-dropping-particle" : "", "parse-names" : false, "suffix" : "" }, { "dropping-particle" : "", "family" : "Mills", "given" : "KHG", "non-dropping-particle" : "", "parse-names" : false, "suffix" : "" }, { "dropping-particle" : "", "family" : "Chen", "given" : "Z", "non-dropping-particle" : "", "parse-names" : false, "suffix" : "" }, { "dropping-particle" : "", "family" : "Fischer", "given" : "ER", "non-dropping-particle" : "", "parse-names" : false, "suffix" : "" }, { "dropping-particle" : "", "family" : "Kouiavskaia", "given" : "D", "non-dropping-particle" : "", "parse-names" : false, "suffix" : "" }, { "dropping-particle" : "", "family" : "al.", "given" : "et", "non-dropping-particle" : "", "parse-names" : false, "suffix" : "" } ], "container-title" : "Lancet (London, England)", "id" : "ITEM-4", "issue" : "9953", "issued" : { "date-parts" : [ [ "2014", "10", "25" ] ] }, "page" : "1505-12", "publisher" : "Elsevier", "title" : "Effect of a single inactivated poliovirus vaccine dose on intestinal immunity against poliovirus in children previously given oral vaccine: an open-label, randomised controlled trial.", "type" : "article-journal", "volume" : "384" }, "uris" : [ "http://www.mendeley.com/documents/?uuid=9e8afe83-0325-3be5-9a99-9313e525cbd0" ] }, { "id" : "ITEM-5", "itemData" : { "DOI" : "10.1126/science.1255006", "ISSN" : "1095-9203", "PMID" : "25146288", "abstract" : "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 "author" : [ { "dropping-particle" : "", "family" : "Jafari", "given" : "Hamid", "non-dropping-particle" : "", "parse-names" : false, "suffix" : "" }, { "dropping-particle" : "", "family" : "Deshpande", "given" : "Jagadish M", "non-dropping-particle" : "", "parse-names" : false, "suffix" : "" }, { "dropping-particle" : "", "family" : "Sutter", "given" : "Roland W", "non-dropping-particle" : "", "parse-names" : false, "suffix" : "" }, { "dropping-particle" : "", "family" : "Bahl", "given" : "Sunil", "non-dropping-particle" : "", "parse-names" : false, "suffix" : "" }, { "dropping-particle" : "", "family" : "Verma", "given" : "Harish", "non-dropping-particle" : "", "parse-names" : false, "suffix" : "" }, { "dropping-particle" : "", "family" : "Ahmad", "given" : "Mohammad", "non-dropping-particle" : "", "parse-names" : false, "suffix" : "" }, { "dropping-particle" : "", "family" : "Kunwar", "given" : "Abhishek", "non-dropping-particle" : "", "parse-names" : false, "suffix" : "" }, { "dropping-particle" : "", "family" : "Vishwakarma", "given" : "Rakesh", "non-dropping-particle" : "", "parse-names" : false, "suffix" : "" }, { "dropping-particle" : "", "family" : "Agarwal", "given" : "Ashutosh", "non-dropping-particle" : "", "parse-names" : false, "suffix" : "" }, { "dropping-particle" : "", "family" : "Jain", "given" : "Shilpi", "non-dropping-particle" : "", "parse-names" : false, "suffix" : "" }, { "dropping-particle" : "", "family" : "Estivariz", "given" : "Concepcion", "non-dropping-particle" : "", "parse-names" : false, "suffix" : "" }, { "dropping-particle" : "", "family" : "Sethi", "given" : "Raman", "non-dropping-particle" : "", "parse-names" : false, "suffix" : "" }, { "dropping-particle" : "", "family" : "Molodecky", "given" : "Natalie A", "non-dropping-particle" : "", "parse-names" : false, "suffix" : "" }, { "dropping-particle" : "", "family" : "Grassly", "given" : "Nicholas C", "non-dropping-particle" : "", "parse-names" : false, "suffix" : "" }, { "dropping-particle" : "", "family" : "Pallansch", "given" : "Mark A", "non-dropping-particle" : "", "parse-names" : false, "suffix" : "" }, { "dropping-particle" : "", "family" : "Chatterjee", "given" : "Arani", "non-dropping-particle" : "", "parse-names" : false, "suffix" : "" }, { "dropping-particle" : "", "family" : "Aylward", "given" : "R Bruce", "non-dropping-particle" : "", "parse-names" : false, "suffix" : "" } ], "container-title" : "Science (New York, N.Y.)", "id" : "ITEM-5", "issue" : "6199", "issued" : { "date-parts" : [ [ "2014", "8", "22" ] ] }, "page" : "922-5", "title" : "Polio eradication. Efficacy of inactivated poliovirus vaccine in India.", "type" : "article-journal", "volume" : "345" }, "uris" : [ "http://www.mendeley.com/documents/?uuid=ecf2198c-8b6b-3206-8ed3-25e52cb769a5" ] } ], "mendeley" : { "formattedCitation" : "(17, 18, 20, 32, 33)", "plainTextFormattedCitation" : "(17, 18, 20, 32, 33)", "previouslyFormattedCitation" : "(17, 18, 20, 32, 33)" }, "properties" : { "noteIndex" : 0 }, "schema" : "https://github.com/citation-style-language/schema/raw/master/csl-citation.json" }</w:instrText>
      </w:r>
      <w:r>
        <w:fldChar w:fldCharType="separate"/>
      </w:r>
      <w:r w:rsidR="006074C9" w:rsidRPr="006074C9">
        <w:rPr>
          <w:noProof/>
        </w:rPr>
        <w:t>(17, 18, 20, 32, 33)</w:t>
      </w:r>
      <w:r>
        <w:fldChar w:fldCharType="end"/>
      </w:r>
      <w:r w:rsidR="00E26F86">
        <w:t>.</w:t>
      </w:r>
      <w:r>
        <w:t xml:space="preserve"> No waning of immunity over time is modeled. </w:t>
      </w:r>
    </w:p>
    <w:p w:rsidR="00B97900" w:rsidRDefault="00B97900" w:rsidP="00B97900">
      <w:r>
        <w:t>The survival of VDPV2 lineages from</w:t>
      </w:r>
      <w:r w:rsidRPr="00095870">
        <w:t xml:space="preserve"> </w:t>
      </w:r>
      <w:r>
        <w:t>pre-cessation OPV2 use is not modeled here; it is simply assumed that an outbreak response has been triggered at a given time since cessation. The recent discovery in Borno State, Nigeria of cVDPV2 and WPV1 viruses from lineages unobserved for two and five years, respectively, demonstrates that prolonged unobserved circulation is feasible under suboptimal surveillance</w:t>
      </w:r>
      <w:r w:rsidR="00E26F86">
        <w:t xml:space="preserve"> </w:t>
      </w:r>
      <w:r>
        <w:fldChar w:fldCharType="begin" w:fldLock="1"/>
      </w:r>
      <w:r w:rsidR="00954681">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8, 24, 34)", "plainTextFormattedCitation" : "(8, 24, 34)", "previouslyFormattedCitation" : "(8, 24, 34)" }, "properties" : { "noteIndex" : 0 }, "schema" : "https://github.com/citation-style-language/schema/raw/master/csl-citation.json" }</w:instrText>
      </w:r>
      <w:r>
        <w:fldChar w:fldCharType="separate"/>
      </w:r>
      <w:r w:rsidR="006074C9" w:rsidRPr="006074C9">
        <w:rPr>
          <w:noProof/>
        </w:rPr>
        <w:t>(8, 24, 34)</w:t>
      </w:r>
      <w:r>
        <w:fldChar w:fldCharType="end"/>
      </w:r>
      <w:r w:rsidR="00E26F86">
        <w:t>.</w:t>
      </w:r>
      <w:r>
        <w:t xml:space="preserve"> In the model, an initial rapid-response OPV2 campaign targets Zamfara Province, Nigeria. Sixteen days later, an OPV2 campaign targets Zamfara and the bordering provinces Sokoto, Katsina, Kaduna, and Kebbi, followed by a joint OPV2\IPV campaign (taking advantage of IPV’s mucosal boosting effect in OPV-exposed individuals) and a third OPV2 campaign in the same provinces at four-week intervals. </w:t>
      </w:r>
    </w:p>
    <w:p w:rsidR="00B97900" w:rsidRDefault="00B97900" w:rsidP="00B97900">
      <w:r>
        <w:t xml:space="preserve">It is unclear how (or whether) the transmissibility of the OPV2 virus changes during genetic divergence from the Sabin strain. Here, the infectivity of Sabin 2 virus is assumed to be some fraction </w:t>
      </w:r>
      <w:r w:rsidRPr="004A44A8">
        <w:rPr>
          <w:i/>
        </w:rPr>
        <w:t>f</w:t>
      </w:r>
      <w:r>
        <w:t xml:space="preserve"> </w:t>
      </w:r>
      <w:r w:rsidRPr="004A44A8">
        <w:t>of</w:t>
      </w:r>
      <w:r>
        <w:t xml:space="preserve"> the fully-reverted infectivity, and to follow an exponential approach to a final infectivity (Supplement Eq. 2). The values of the initial and final infectivities, as well as the timescale of the exponential approach, are varied in the modeling scenarios.</w:t>
      </w:r>
    </w:p>
    <w:p w:rsidR="00B97900" w:rsidRPr="008A0C96" w:rsidRDefault="00B97900" w:rsidP="00B97900">
      <w:r>
        <w:rPr>
          <w:b/>
        </w:rPr>
        <w:t>Post-cessation simulations</w:t>
      </w:r>
    </w:p>
    <w:p w:rsidR="00B97900" w:rsidRDefault="00B97900">
      <w:r>
        <w:t>A Separatrix algorithm</w:t>
      </w:r>
      <w:r w:rsidR="00E26F86">
        <w:t xml:space="preserve"> </w:t>
      </w:r>
      <w:r>
        <w:fldChar w:fldCharType="begin" w:fldLock="1"/>
      </w:r>
      <w:r w:rsidR="00954681">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4)", "plainTextFormattedCitation" : "(14)", "previouslyFormattedCitation" : "(14)" }, "properties" : { "noteIndex" : 0 }, "schema" : "https://github.com/citation-style-language/schema/raw/master/csl-citation.json" }</w:instrText>
      </w:r>
      <w:r>
        <w:fldChar w:fldCharType="separate"/>
      </w:r>
      <w:r w:rsidR="006074C9" w:rsidRPr="006074C9">
        <w:rPr>
          <w:noProof/>
        </w:rPr>
        <w:t>(14)</w:t>
      </w:r>
      <w:r>
        <w:fldChar w:fldCharType="end"/>
      </w:r>
      <w:r>
        <w:t xml:space="preserve"> is used to explore the risk of OPV2 survival in the outbreak response described above, as a function of the time since cessation and the mean per-person per-day migration rate. A new circulating lineage is considered to have arisen whenever there are individuals infected with the virus, outside of the original response region, nine months after the outbreak response. The algorithm is terminated after only two rounds; a first round in which 500 samples are cast throughout the 2D space, and a second in which 500 additional points are targeted to map the contour in parameter space that produces a 50% probability of this outcome.  </w:t>
      </w:r>
    </w:p>
    <w:p w:rsidR="00970775" w:rsidRDefault="00970775" w:rsidP="00970775">
      <w:pPr>
        <w:spacing w:line="240" w:lineRule="auto"/>
        <w:rPr>
          <w:b/>
        </w:rPr>
      </w:pPr>
      <w:r>
        <w:rPr>
          <w:b/>
        </w:rPr>
        <w:t xml:space="preserve">Availability </w:t>
      </w:r>
      <w:r w:rsidR="003B6710">
        <w:rPr>
          <w:b/>
        </w:rPr>
        <w:t>of data and analysis code</w:t>
      </w:r>
    </w:p>
    <w:p w:rsidR="003B6710" w:rsidRDefault="00970775" w:rsidP="00EF2D0E">
      <w:pPr>
        <w:spacing w:line="240" w:lineRule="auto"/>
      </w:pPr>
      <w:r>
        <w:t xml:space="preserve">The code developed for running the simulations and analyzing outputs is available at </w:t>
      </w:r>
      <w:hyperlink r:id="rId9" w:history="1">
        <w:r w:rsidRPr="00972E22">
          <w:rPr>
            <w:rStyle w:val="Hyperlink"/>
          </w:rPr>
          <w:t>https://github.com/AMUG/OPV_PostCessation_Response_Project</w:t>
        </w:r>
      </w:hyperlink>
      <w:r>
        <w:t xml:space="preserve">.  </w:t>
      </w:r>
    </w:p>
    <w:p w:rsidR="00970775" w:rsidRDefault="00970775" w:rsidP="00EF2D0E">
      <w:pPr>
        <w:spacing w:line="240" w:lineRule="auto"/>
      </w:pPr>
      <w:r>
        <w:t xml:space="preserve">Simulation outputs and all </w:t>
      </w:r>
      <w:r w:rsidR="00507A04">
        <w:t xml:space="preserve">non-confidential </w:t>
      </w:r>
      <w:r>
        <w:t>supporting data is available at</w:t>
      </w:r>
      <w:r w:rsidR="0074169D">
        <w:t xml:space="preserve"> </w:t>
      </w:r>
      <w:hyperlink r:id="rId10" w:history="1">
        <w:r w:rsidR="0000122A" w:rsidRPr="00972E22">
          <w:rPr>
            <w:rStyle w:val="Hyperlink"/>
          </w:rPr>
          <w:t>https://www.dropbox.com/sh/vqk8878p1ch9oog/AACyBjP96-lh6qOOU_zgBIOCa?dl=0</w:t>
        </w:r>
      </w:hyperlink>
      <w:r w:rsidR="007E56D1">
        <w:t xml:space="preserve">. </w:t>
      </w:r>
    </w:p>
    <w:p w:rsidR="003B6710" w:rsidRPr="00EF2D0E" w:rsidRDefault="003B6710" w:rsidP="00EF2D0E">
      <w:pPr>
        <w:spacing w:line="240" w:lineRule="auto"/>
      </w:pPr>
      <w:r>
        <w:t xml:space="preserve">Permission for access to the Polio Information System (POLIS) case and campaign databases, and use of WHO shapefiles, was granted to the Institute for Disease Modeling researchers through the World Health Organization.  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EF2D0E" w:rsidRPr="00A7005D" w:rsidRDefault="00976618" w:rsidP="00EF2D0E">
      <w:pPr>
        <w:spacing w:line="240" w:lineRule="auto"/>
      </w:pPr>
      <w:r>
        <w:rPr>
          <w:b/>
        </w:rPr>
        <w:t>Acknowledgements</w:t>
      </w:r>
      <w:r w:rsidR="00D239C9">
        <w:br/>
      </w:r>
      <w:r w:rsidR="00EF2D0E">
        <w:t>The author</w:t>
      </w:r>
      <w:r w:rsidR="00BE08C5">
        <w:t>s</w:t>
      </w:r>
      <w:r w:rsidR="00EF2D0E">
        <w:t xml:space="preserve"> would like to thank </w:t>
      </w:r>
      <w:r w:rsidR="00BE08C5">
        <w:t>Steve Kroiss, Philip Eckhoff</w:t>
      </w:r>
      <w:r w:rsidR="00231906">
        <w:t>, and other colleagues at</w:t>
      </w:r>
      <w:r w:rsidR="00231906" w:rsidRPr="00A7005D">
        <w:t xml:space="preserve"> the Institute for Disease Modeling</w:t>
      </w:r>
      <w:r w:rsidR="00231906">
        <w:t xml:space="preserve">; </w:t>
      </w:r>
      <w:r w:rsidR="00761021">
        <w:t xml:space="preserve">Jay Wenger, </w:t>
      </w:r>
      <w:r w:rsidR="00EF2D0E">
        <w:t>Ananda Bandyopadhyay</w:t>
      </w:r>
      <w:r w:rsidR="00761021">
        <w:t>, and Arie Voorman</w:t>
      </w:r>
      <w:r w:rsidR="00EF2D0E">
        <w:t xml:space="preserve"> </w:t>
      </w:r>
      <w:r w:rsidR="00761021">
        <w:t xml:space="preserve">at the Bill and Melinda Gates Foundation </w:t>
      </w:r>
      <w:r w:rsidR="00EF2D0E">
        <w:t>for c</w:t>
      </w:r>
      <w:r w:rsidR="00EF2D0E" w:rsidRPr="00A7005D">
        <w:t>ritical feedback</w:t>
      </w:r>
      <w:r w:rsidR="003B6710">
        <w:t xml:space="preserve">.  This work was supported by </w:t>
      </w:r>
      <w:r w:rsidR="00EF2D0E" w:rsidRPr="00A7005D">
        <w:t xml:space="preserve">Bill and Melinda Gates through the Global Good Fund. </w:t>
      </w:r>
    </w:p>
    <w:p w:rsidR="00976618" w:rsidRDefault="00976618"/>
    <w:p w:rsidR="00303969" w:rsidRPr="00303969" w:rsidRDefault="003B6710" w:rsidP="00303969">
      <w:pPr>
        <w:rPr>
          <w:b/>
        </w:rPr>
      </w:pPr>
      <w:r>
        <w:rPr>
          <w:b/>
        </w:rPr>
        <w:t>References</w:t>
      </w:r>
    </w:p>
    <w:p w:rsidR="00954681" w:rsidRPr="00954681" w:rsidRDefault="00BD21E4" w:rsidP="0095468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54681" w:rsidRPr="00954681">
        <w:rPr>
          <w:rFonts w:ascii="Calibri" w:hAnsi="Calibri" w:cs="Times New Roman"/>
          <w:noProof/>
          <w:szCs w:val="24"/>
        </w:rPr>
        <w:t xml:space="preserve">1. </w:t>
      </w:r>
      <w:r w:rsidR="00954681" w:rsidRPr="00954681">
        <w:rPr>
          <w:rFonts w:ascii="Calibri" w:hAnsi="Calibri" w:cs="Times New Roman"/>
          <w:noProof/>
          <w:szCs w:val="24"/>
        </w:rPr>
        <w:tab/>
        <w:t>World Health Organization (2016) Global switch in oral polio vaccines Situation report. Available at: http://web.archive.org/web/20160802181557/http://maps.who.int/OPV_switch/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 </w:t>
      </w:r>
      <w:r w:rsidRPr="00954681">
        <w:rPr>
          <w:rFonts w:ascii="Calibri" w:hAnsi="Calibri" w:cs="Times New Roman"/>
          <w:noProof/>
          <w:szCs w:val="24"/>
        </w:rPr>
        <w:tab/>
        <w:t>World Health Organization (2015) Global eradication of wild poliovirus type 2 declared. Available at: https://web.archive.org/web/20160802182045/http://www.polioeradication.org/mediaroom/newsstories/Global-eradication-of-wild-poliovirus-type-2-verified/tabid/526/news/1289/Default.aspx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 </w:t>
      </w:r>
      <w:r w:rsidRPr="00954681">
        <w:rPr>
          <w:rFonts w:ascii="Calibri" w:hAnsi="Calibri" w:cs="Times New Roman"/>
          <w:noProof/>
          <w:szCs w:val="24"/>
        </w:rPr>
        <w:tab/>
        <w:t xml:space="preserve">Jenkins HE, et al. (2010) Implications of a circulating vaccine-derived poliovirus in Nigeria. </w:t>
      </w:r>
      <w:r w:rsidRPr="00954681">
        <w:rPr>
          <w:rFonts w:ascii="Calibri" w:hAnsi="Calibri" w:cs="Times New Roman"/>
          <w:i/>
          <w:iCs/>
          <w:noProof/>
          <w:szCs w:val="24"/>
        </w:rPr>
        <w:t>N Engl J Med</w:t>
      </w:r>
      <w:r w:rsidRPr="00954681">
        <w:rPr>
          <w:rFonts w:ascii="Calibri" w:hAnsi="Calibri" w:cs="Times New Roman"/>
          <w:noProof/>
          <w:szCs w:val="24"/>
        </w:rPr>
        <w:t xml:space="preserve"> 362(25):2360–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4. </w:t>
      </w:r>
      <w:r w:rsidRPr="00954681">
        <w:rPr>
          <w:rFonts w:ascii="Calibri" w:hAnsi="Calibri" w:cs="Times New Roman"/>
          <w:noProof/>
          <w:szCs w:val="24"/>
        </w:rPr>
        <w:tab/>
        <w:t xml:space="preserve">Rakoto-Andrianarivelo M, et al. (2008) Reemergence of recombinant vaccine-derived poliovirus outbreak in Madagascar. </w:t>
      </w:r>
      <w:r w:rsidRPr="00954681">
        <w:rPr>
          <w:rFonts w:ascii="Calibri" w:hAnsi="Calibri" w:cs="Times New Roman"/>
          <w:i/>
          <w:iCs/>
          <w:noProof/>
          <w:szCs w:val="24"/>
        </w:rPr>
        <w:t>J Infect Dis</w:t>
      </w:r>
      <w:r w:rsidRPr="00954681">
        <w:rPr>
          <w:rFonts w:ascii="Calibri" w:hAnsi="Calibri" w:cs="Times New Roman"/>
          <w:noProof/>
          <w:szCs w:val="24"/>
        </w:rPr>
        <w:t xml:space="preserve"> 197(10):1427–3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5. </w:t>
      </w:r>
      <w:r w:rsidRPr="00954681">
        <w:rPr>
          <w:rFonts w:ascii="Calibri" w:hAnsi="Calibri" w:cs="Times New Roman"/>
          <w:noProof/>
          <w:szCs w:val="24"/>
        </w:rPr>
        <w:tab/>
        <w:t xml:space="preserve">Yang C-F, et al. (2003) Circulation of Endemic Type 2 Vaccine-Derived Poliovirus in Egypt from 1983 to 1993. </w:t>
      </w:r>
      <w:r w:rsidRPr="00954681">
        <w:rPr>
          <w:rFonts w:ascii="Calibri" w:hAnsi="Calibri" w:cs="Times New Roman"/>
          <w:i/>
          <w:iCs/>
          <w:noProof/>
          <w:szCs w:val="24"/>
        </w:rPr>
        <w:t>J Virol</w:t>
      </w:r>
      <w:r w:rsidRPr="00954681">
        <w:rPr>
          <w:rFonts w:ascii="Calibri" w:hAnsi="Calibri" w:cs="Times New Roman"/>
          <w:noProof/>
          <w:szCs w:val="24"/>
        </w:rPr>
        <w:t xml:space="preserve"> 77(15):8366–8377.</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6. </w:t>
      </w:r>
      <w:r w:rsidRPr="00954681">
        <w:rPr>
          <w:rFonts w:ascii="Calibri" w:hAnsi="Calibri" w:cs="Times New Roman"/>
          <w:noProof/>
          <w:szCs w:val="24"/>
        </w:rPr>
        <w:tab/>
        <w:t xml:space="preserve">Kew OM, et al. (2004) Policy and Practice Circulating vaccine-derived polioviruses: current state of knowledge. </w:t>
      </w:r>
      <w:r w:rsidRPr="00954681">
        <w:rPr>
          <w:rFonts w:ascii="Calibri" w:hAnsi="Calibri" w:cs="Times New Roman"/>
          <w:i/>
          <w:iCs/>
          <w:noProof/>
          <w:szCs w:val="24"/>
        </w:rPr>
        <w:t>Bull World Health Organ</w:t>
      </w:r>
      <w:r w:rsidRPr="00954681">
        <w:rPr>
          <w:rFonts w:ascii="Calibri" w:hAnsi="Calibri" w:cs="Times New Roman"/>
          <w:noProof/>
          <w:szCs w:val="24"/>
        </w:rPr>
        <w:t xml:space="preserve"> 82(1).</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7. </w:t>
      </w:r>
      <w:r w:rsidRPr="00954681">
        <w:rPr>
          <w:rFonts w:ascii="Calibri" w:hAnsi="Calibri" w:cs="Times New Roman"/>
          <w:noProof/>
          <w:szCs w:val="24"/>
        </w:rPr>
        <w:tab/>
        <w:t>World Health Organization (2016) Rationale and timelines for OPV withdrawal. Available at: https://web.archive.org/web/20160802182547/http://www.who.int/immunization/diseases/poliomyelitis/endgame_objective2/oral_polio_vaccine/planning/en/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8. </w:t>
      </w:r>
      <w:r w:rsidRPr="00954681">
        <w:rPr>
          <w:rFonts w:ascii="Calibri" w:hAnsi="Calibri" w:cs="Times New Roman"/>
          <w:noProof/>
          <w:szCs w:val="24"/>
        </w:rPr>
        <w:tab/>
        <w:t>Koopman J S, et al. Dynamics Affecting the Risk of Silent Circulation When Oral Polio Vaccination Is Stopped. doi:10.1101/05809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9. </w:t>
      </w:r>
      <w:r w:rsidRPr="00954681">
        <w:rPr>
          <w:rFonts w:ascii="Calibri" w:hAnsi="Calibri" w:cs="Times New Roman"/>
          <w:noProof/>
          <w:szCs w:val="24"/>
        </w:rPr>
        <w:tab/>
        <w:t>Thompson KM, Duintjer Tebbens RJ Modeling the Dynamics of Oral Poliovirus Vaccine Cessation. doi:10.1093/infdis/jit84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0. </w:t>
      </w:r>
      <w:r w:rsidRPr="00954681">
        <w:rPr>
          <w:rFonts w:ascii="Calibri" w:hAnsi="Calibri" w:cs="Times New Roman"/>
          <w:noProof/>
          <w:szCs w:val="24"/>
        </w:rPr>
        <w:tab/>
        <w:t xml:space="preserve">Korotkova EA, et al. (2003) Retrospective Analysis of a Local Cessation of Vaccination against Poliomyelitis: a Possible Scenario for the Future. </w:t>
      </w:r>
      <w:r w:rsidRPr="00954681">
        <w:rPr>
          <w:rFonts w:ascii="Calibri" w:hAnsi="Calibri" w:cs="Times New Roman"/>
          <w:i/>
          <w:iCs/>
          <w:noProof/>
          <w:szCs w:val="24"/>
        </w:rPr>
        <w:t>J Virol</w:t>
      </w:r>
      <w:r w:rsidRPr="00954681">
        <w:rPr>
          <w:rFonts w:ascii="Calibri" w:hAnsi="Calibri" w:cs="Times New Roman"/>
          <w:noProof/>
          <w:szCs w:val="24"/>
        </w:rPr>
        <w:t xml:space="preserve"> 77(23):12460–1246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1. </w:t>
      </w:r>
      <w:r w:rsidRPr="00954681">
        <w:rPr>
          <w:rFonts w:ascii="Calibri" w:hAnsi="Calibri" w:cs="Times New Roman"/>
          <w:noProof/>
          <w:szCs w:val="24"/>
        </w:rPr>
        <w:tab/>
        <w:t xml:space="preserve">Shimizu H, et al. (2004) Circulation of Type 1 Vaccine-Derived Poliovirus in the Philippines in 2001. </w:t>
      </w:r>
      <w:r w:rsidRPr="00954681">
        <w:rPr>
          <w:rFonts w:ascii="Calibri" w:hAnsi="Calibri" w:cs="Times New Roman"/>
          <w:i/>
          <w:iCs/>
          <w:noProof/>
          <w:szCs w:val="24"/>
        </w:rPr>
        <w:t>J Virol</w:t>
      </w:r>
      <w:r w:rsidRPr="00954681">
        <w:rPr>
          <w:rFonts w:ascii="Calibri" w:hAnsi="Calibri" w:cs="Times New Roman"/>
          <w:noProof/>
          <w:szCs w:val="24"/>
        </w:rPr>
        <w:t xml:space="preserve"> 78(24):13512–13521.</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2. </w:t>
      </w:r>
      <w:r w:rsidRPr="00954681">
        <w:rPr>
          <w:rFonts w:ascii="Calibri" w:hAnsi="Calibri" w:cs="Times New Roman"/>
          <w:noProof/>
          <w:szCs w:val="24"/>
        </w:rPr>
        <w:tab/>
        <w:t xml:space="preserve">Martín J, Ferguson GL, Wood DJ, Minor PD (2000) The Vaccine Origin of the 1968 Epidemic of Type 3 Poliomyelitis in Poland. </w:t>
      </w:r>
      <w:r w:rsidRPr="00954681">
        <w:rPr>
          <w:rFonts w:ascii="Calibri" w:hAnsi="Calibri" w:cs="Times New Roman"/>
          <w:i/>
          <w:iCs/>
          <w:noProof/>
          <w:szCs w:val="24"/>
        </w:rPr>
        <w:t>Virology</w:t>
      </w:r>
      <w:r w:rsidRPr="00954681">
        <w:rPr>
          <w:rFonts w:ascii="Calibri" w:hAnsi="Calibri" w:cs="Times New Roman"/>
          <w:noProof/>
          <w:szCs w:val="24"/>
        </w:rPr>
        <w:t xml:space="preserve"> 278(1):42–4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3. </w:t>
      </w:r>
      <w:r w:rsidRPr="00954681">
        <w:rPr>
          <w:rFonts w:ascii="Calibri" w:hAnsi="Calibri" w:cs="Times New Roman"/>
          <w:noProof/>
          <w:szCs w:val="24"/>
        </w:rPr>
        <w:tab/>
        <w:t xml:space="preserve">Centers for Disease Control and Prevention (2007) Update on Vaccine-Derived Polioviruses - Worldwide, January 2006-August 2007. </w:t>
      </w:r>
      <w:r w:rsidRPr="00954681">
        <w:rPr>
          <w:rFonts w:ascii="Calibri" w:hAnsi="Calibri" w:cs="Times New Roman"/>
          <w:i/>
          <w:iCs/>
          <w:noProof/>
          <w:szCs w:val="24"/>
        </w:rPr>
        <w:t>MMWR</w:t>
      </w:r>
      <w:r w:rsidRPr="00954681">
        <w:rPr>
          <w:rFonts w:ascii="Calibri" w:hAnsi="Calibri" w:cs="Times New Roman"/>
          <w:noProof/>
          <w:szCs w:val="24"/>
        </w:rPr>
        <w:t xml:space="preserve"> 56(38):996–1001.</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4. </w:t>
      </w:r>
      <w:r w:rsidRPr="00954681">
        <w:rPr>
          <w:rFonts w:ascii="Calibri" w:hAnsi="Calibri" w:cs="Times New Roman"/>
          <w:noProof/>
          <w:szCs w:val="24"/>
        </w:rPr>
        <w:tab/>
        <w:t xml:space="preserve">Klein DJ, et al. (2014) The Separatrix Algorithm for Synthesis and Analysis of Stochastic Simulations with Applications in Disease Modeling. </w:t>
      </w:r>
      <w:r w:rsidRPr="00954681">
        <w:rPr>
          <w:rFonts w:ascii="Calibri" w:hAnsi="Calibri" w:cs="Times New Roman"/>
          <w:i/>
          <w:iCs/>
          <w:noProof/>
          <w:szCs w:val="24"/>
        </w:rPr>
        <w:t>PLoS One</w:t>
      </w:r>
      <w:r w:rsidRPr="00954681">
        <w:rPr>
          <w:rFonts w:ascii="Calibri" w:hAnsi="Calibri" w:cs="Times New Roman"/>
          <w:noProof/>
          <w:szCs w:val="24"/>
        </w:rPr>
        <w:t xml:space="preserve"> 9(7):e103467.</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5. </w:t>
      </w:r>
      <w:r w:rsidRPr="00954681">
        <w:rPr>
          <w:rFonts w:ascii="Calibri" w:hAnsi="Calibri" w:cs="Times New Roman"/>
          <w:noProof/>
          <w:szCs w:val="24"/>
        </w:rPr>
        <w:tab/>
        <w:t xml:space="preserve">Beale AJ (1991) Efficacy and safety of oral poliovirus vaccine and inactivated poliovirus vaccine. </w:t>
      </w:r>
      <w:r w:rsidRPr="00954681">
        <w:rPr>
          <w:rFonts w:ascii="Calibri" w:hAnsi="Calibri" w:cs="Times New Roman"/>
          <w:i/>
          <w:iCs/>
          <w:noProof/>
          <w:szCs w:val="24"/>
        </w:rPr>
        <w:t>Pediatr Infect Dis J</w:t>
      </w:r>
      <w:r w:rsidRPr="00954681">
        <w:rPr>
          <w:rFonts w:ascii="Calibri" w:hAnsi="Calibri" w:cs="Times New Roman"/>
          <w:noProof/>
          <w:szCs w:val="24"/>
        </w:rPr>
        <w:t xml:space="preserve"> 10(12):970–2.</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lastRenderedPageBreak/>
        <w:t xml:space="preserve">16. </w:t>
      </w:r>
      <w:r w:rsidRPr="00954681">
        <w:rPr>
          <w:rFonts w:ascii="Calibri" w:hAnsi="Calibri" w:cs="Times New Roman"/>
          <w:noProof/>
          <w:szCs w:val="24"/>
        </w:rPr>
        <w:tab/>
        <w:t xml:space="preserve">Stickle G (1964) Observed and Expected Poliomyelitis in the United States, 1958-1961. </w:t>
      </w:r>
      <w:r w:rsidRPr="00954681">
        <w:rPr>
          <w:rFonts w:ascii="Calibri" w:hAnsi="Calibri" w:cs="Times New Roman"/>
          <w:i/>
          <w:iCs/>
          <w:noProof/>
          <w:szCs w:val="24"/>
        </w:rPr>
        <w:t>Am J Public Health</w:t>
      </w:r>
      <w:r w:rsidRPr="00954681">
        <w:rPr>
          <w:rFonts w:ascii="Calibri" w:hAnsi="Calibri" w:cs="Times New Roman"/>
          <w:noProof/>
          <w:szCs w:val="24"/>
        </w:rPr>
        <w:t xml:space="preserve"> 54(8):1222–122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7. </w:t>
      </w:r>
      <w:r w:rsidRPr="00954681">
        <w:rPr>
          <w:rFonts w:ascii="Calibri" w:hAnsi="Calibri" w:cs="Times New Roman"/>
          <w:noProof/>
          <w:szCs w:val="24"/>
        </w:rPr>
        <w:tab/>
        <w:t xml:space="preserve">Asturias EJ, et al. (2016) Humoral and intestinal immunity induced by new schedules of bivalent oral poliovirus vaccine and one or two doses of inactivated poliovirus vaccine in Latin American infants: an open-label randomised controlled trial. </w:t>
      </w:r>
      <w:r w:rsidRPr="00954681">
        <w:rPr>
          <w:rFonts w:ascii="Calibri" w:hAnsi="Calibri" w:cs="Times New Roman"/>
          <w:i/>
          <w:iCs/>
          <w:noProof/>
          <w:szCs w:val="24"/>
        </w:rPr>
        <w:t>Lancet</w:t>
      </w:r>
      <w:r w:rsidRPr="00954681">
        <w:rPr>
          <w:rFonts w:ascii="Calibri" w:hAnsi="Calibri" w:cs="Times New Roman"/>
          <w:noProof/>
          <w:szCs w:val="24"/>
        </w:rPr>
        <w:t xml:space="preserve"> 388(10040):158–16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8. </w:t>
      </w:r>
      <w:r w:rsidRPr="00954681">
        <w:rPr>
          <w:rFonts w:ascii="Calibri" w:hAnsi="Calibri" w:cs="Times New Roman"/>
          <w:noProof/>
          <w:szCs w:val="24"/>
        </w:rPr>
        <w:tab/>
        <w:t xml:space="preserve">O’Ryan M, et al. (2015) Inactivated poliovirus vaccine given alone or in a sequential schedule with bivalent oral poliovirus vaccine in Chilean infants: a randomised, controlled, open-label, phase 4, non-inferiority study. </w:t>
      </w:r>
      <w:r w:rsidRPr="00954681">
        <w:rPr>
          <w:rFonts w:ascii="Calibri" w:hAnsi="Calibri" w:cs="Times New Roman"/>
          <w:i/>
          <w:iCs/>
          <w:noProof/>
          <w:szCs w:val="24"/>
        </w:rPr>
        <w:t>Lancet Infect Dis</w:t>
      </w:r>
      <w:r w:rsidRPr="00954681">
        <w:rPr>
          <w:rFonts w:ascii="Calibri" w:hAnsi="Calibri" w:cs="Times New Roman"/>
          <w:noProof/>
          <w:szCs w:val="24"/>
        </w:rPr>
        <w:t xml:space="preserve"> 15(11):1273–82.</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9. </w:t>
      </w:r>
      <w:r w:rsidRPr="00954681">
        <w:rPr>
          <w:rFonts w:ascii="Calibri" w:hAnsi="Calibri" w:cs="Times New Roman"/>
          <w:noProof/>
          <w:szCs w:val="24"/>
        </w:rPr>
        <w:tab/>
        <w:t xml:space="preserve">Ghendon Y, Sanakoyeva I (1961) Comparison of the resistance of the intestinal tract to poliomyelitis virus (Sabin’s strains) in persons after naturally and experimentally acquired immunity. </w:t>
      </w:r>
      <w:r w:rsidRPr="00954681">
        <w:rPr>
          <w:rFonts w:ascii="Calibri" w:hAnsi="Calibri" w:cs="Times New Roman"/>
          <w:i/>
          <w:iCs/>
          <w:noProof/>
          <w:szCs w:val="24"/>
        </w:rPr>
        <w:t>Acta Virol</w:t>
      </w:r>
      <w:r w:rsidRPr="00954681">
        <w:rPr>
          <w:rFonts w:ascii="Calibri" w:hAnsi="Calibri" w:cs="Times New Roman"/>
          <w:noProof/>
          <w:szCs w:val="24"/>
        </w:rPr>
        <w:t>. Available at: https://scholar.google.com/scholar?q=+Acta+Virol+1961+%3B5%3A265-73&amp;btnG=&amp;hl=en&amp;as_sdt=0%2C48#0 [Accessed September 17, 201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0. </w:t>
      </w:r>
      <w:r w:rsidRPr="00954681">
        <w:rPr>
          <w:rFonts w:ascii="Calibri" w:hAnsi="Calibri" w:cs="Times New Roman"/>
          <w:noProof/>
          <w:szCs w:val="24"/>
        </w:rPr>
        <w:tab/>
        <w:t xml:space="preserve">Hird TR, Grassly NC (2012) Systematic review of mucosal immunity induced by oral and inactivated poliovirus vaccines against virus shedding following oral poliovirus challenge. </w:t>
      </w:r>
      <w:r w:rsidRPr="00954681">
        <w:rPr>
          <w:rFonts w:ascii="Calibri" w:hAnsi="Calibri" w:cs="Times New Roman"/>
          <w:i/>
          <w:iCs/>
          <w:noProof/>
          <w:szCs w:val="24"/>
        </w:rPr>
        <w:t>PLoS Pathog</w:t>
      </w:r>
      <w:r w:rsidRPr="00954681">
        <w:rPr>
          <w:rFonts w:ascii="Calibri" w:hAnsi="Calibri" w:cs="Times New Roman"/>
          <w:noProof/>
          <w:szCs w:val="24"/>
        </w:rPr>
        <w:t xml:space="preserve"> 8(4):e100259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1. </w:t>
      </w:r>
      <w:r w:rsidRPr="00954681">
        <w:rPr>
          <w:rFonts w:ascii="Calibri" w:hAnsi="Calibri" w:cs="Times New Roman"/>
          <w:noProof/>
          <w:szCs w:val="24"/>
        </w:rPr>
        <w:tab/>
        <w:t xml:space="preserve">Wringe A, Fine PEM, Sutter RW, Kew OM (2008) Estimating the Extent of Vaccine-Derived Poliovirus Infection. </w:t>
      </w:r>
      <w:r w:rsidRPr="00954681">
        <w:rPr>
          <w:rFonts w:ascii="Calibri" w:hAnsi="Calibri" w:cs="Times New Roman"/>
          <w:i/>
          <w:iCs/>
          <w:noProof/>
          <w:szCs w:val="24"/>
        </w:rPr>
        <w:t>PLoS One</w:t>
      </w:r>
      <w:r w:rsidRPr="00954681">
        <w:rPr>
          <w:rFonts w:ascii="Calibri" w:hAnsi="Calibri" w:cs="Times New Roman"/>
          <w:noProof/>
          <w:szCs w:val="24"/>
        </w:rPr>
        <w:t xml:space="preserve"> 3(10):e3433.</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2. </w:t>
      </w:r>
      <w:r w:rsidRPr="00954681">
        <w:rPr>
          <w:rFonts w:ascii="Calibri" w:hAnsi="Calibri" w:cs="Times New Roman"/>
          <w:noProof/>
          <w:szCs w:val="24"/>
        </w:rPr>
        <w:tab/>
        <w:t xml:space="preserve">Wassilak S, et al. (2011) Outbreak of Type 2 Vaccine-Derived Poliovirus in Nigeria: Emergence and Widespread Circulation in an Underimmunized Population. </w:t>
      </w:r>
      <w:r w:rsidRPr="00954681">
        <w:rPr>
          <w:rFonts w:ascii="Calibri" w:hAnsi="Calibri" w:cs="Times New Roman"/>
          <w:i/>
          <w:iCs/>
          <w:noProof/>
          <w:szCs w:val="24"/>
        </w:rPr>
        <w:t>J Infect Dis</w:t>
      </w:r>
      <w:r w:rsidRPr="00954681">
        <w:rPr>
          <w:rFonts w:ascii="Calibri" w:hAnsi="Calibri" w:cs="Times New Roman"/>
          <w:noProof/>
          <w:szCs w:val="24"/>
        </w:rPr>
        <w:t xml:space="preserve"> 203(7):898–90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3. </w:t>
      </w:r>
      <w:r w:rsidRPr="00954681">
        <w:rPr>
          <w:rFonts w:ascii="Calibri" w:hAnsi="Calibri" w:cs="Times New Roman"/>
          <w:noProof/>
          <w:szCs w:val="24"/>
        </w:rPr>
        <w:tab/>
        <w:t>Global Polio Eradication Initiative (2016) Polio this week as of 17 August 2016. Available at: https://web.archive.org/web/20160818185304/http://www.polioeradication.org/dataandmonitoring/poliothisweek.aspx [Accessed August 18,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4. </w:t>
      </w:r>
      <w:r w:rsidRPr="00954681">
        <w:rPr>
          <w:rFonts w:ascii="Calibri" w:hAnsi="Calibri" w:cs="Times New Roman"/>
          <w:noProof/>
          <w:szCs w:val="24"/>
        </w:rPr>
        <w:tab/>
        <w:t>Global Polio Eradication Initiative (2016) Key Countries, Nigeria; June 20, 2016. Available at: https://web.archive.org/web/20160620214959/http://www.polioeradication.org/Keycountries/Nigeria%28cVDPV%29.aspx [Accessed January 1,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5. </w:t>
      </w:r>
      <w:r w:rsidRPr="00954681">
        <w:rPr>
          <w:rFonts w:ascii="Calibri" w:hAnsi="Calibri" w:cs="Times New Roman"/>
          <w:noProof/>
          <w:szCs w:val="24"/>
        </w:rPr>
        <w:tab/>
        <w:t>ECDC (2014) Monitoring current threats: ECDC Communicable... Available at: https://web.archive.org/web/20160810013610/http://ecdc.europa.eu/en/press/news/_layouts/forms/News_DispForm.aspx?List=8db7286c-fe2d-476c-9133-18ff4cb1b568&amp;ID=1065 [Accessed August 9,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6. </w:t>
      </w:r>
      <w:r w:rsidRPr="00954681">
        <w:rPr>
          <w:rFonts w:ascii="Calibri" w:hAnsi="Calibri" w:cs="Times New Roman"/>
          <w:noProof/>
          <w:szCs w:val="24"/>
        </w:rPr>
        <w:tab/>
        <w:t xml:space="preserve">Dunn G, et al. (2015) Twenty-Eight Years of Poliovirus Replication in an Immunodeficient Individual: Impact on the Global Polio Eradication Initiative. </w:t>
      </w:r>
      <w:r w:rsidRPr="00954681">
        <w:rPr>
          <w:rFonts w:ascii="Calibri" w:hAnsi="Calibri" w:cs="Times New Roman"/>
          <w:i/>
          <w:iCs/>
          <w:noProof/>
          <w:szCs w:val="24"/>
        </w:rPr>
        <w:t>PLOS Pathog</w:t>
      </w:r>
      <w:r w:rsidRPr="00954681">
        <w:rPr>
          <w:rFonts w:ascii="Calibri" w:hAnsi="Calibri" w:cs="Times New Roman"/>
          <w:noProof/>
          <w:szCs w:val="24"/>
        </w:rPr>
        <w:t xml:space="preserve"> 11(8):e1005114.</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7. </w:t>
      </w:r>
      <w:r w:rsidRPr="00954681">
        <w:rPr>
          <w:rFonts w:ascii="Calibri" w:hAnsi="Calibri" w:cs="Times New Roman"/>
          <w:noProof/>
          <w:szCs w:val="24"/>
        </w:rPr>
        <w:tab/>
        <w:t xml:space="preserve">Bandyopadhyay AS, Garon J, Seib K, Orenstein WA (2015) Polio vaccination: past, present and future. </w:t>
      </w:r>
      <w:r w:rsidRPr="00954681">
        <w:rPr>
          <w:rFonts w:ascii="Calibri" w:hAnsi="Calibri" w:cs="Times New Roman"/>
          <w:i/>
          <w:iCs/>
          <w:noProof/>
          <w:szCs w:val="24"/>
        </w:rPr>
        <w:t>Future Microbiol</w:t>
      </w:r>
      <w:r w:rsidRPr="00954681">
        <w:rPr>
          <w:rFonts w:ascii="Calibri" w:hAnsi="Calibri" w:cs="Times New Roman"/>
          <w:noProof/>
          <w:szCs w:val="24"/>
        </w:rPr>
        <w:t xml:space="preserve"> 10(5):791–808.</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8. </w:t>
      </w:r>
      <w:r w:rsidRPr="00954681">
        <w:rPr>
          <w:rFonts w:ascii="Calibri" w:hAnsi="Calibri" w:cs="Times New Roman"/>
          <w:noProof/>
          <w:szCs w:val="24"/>
        </w:rPr>
        <w:tab/>
        <w:t xml:space="preserve">Macadam AJ, et al. (2006) Rational design of genetically stable, live-attenuated poliovirus vaccines of all three serotypes: relevance to poliomyelitis eradication. </w:t>
      </w:r>
      <w:r w:rsidRPr="00954681">
        <w:rPr>
          <w:rFonts w:ascii="Calibri" w:hAnsi="Calibri" w:cs="Times New Roman"/>
          <w:i/>
          <w:iCs/>
          <w:noProof/>
          <w:szCs w:val="24"/>
        </w:rPr>
        <w:t>J Virol</w:t>
      </w:r>
      <w:r w:rsidRPr="00954681">
        <w:rPr>
          <w:rFonts w:ascii="Calibri" w:hAnsi="Calibri" w:cs="Times New Roman"/>
          <w:noProof/>
          <w:szCs w:val="24"/>
        </w:rPr>
        <w:t xml:space="preserve"> 80(17):8653–63.</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9. </w:t>
      </w:r>
      <w:r w:rsidRPr="00954681">
        <w:rPr>
          <w:rFonts w:ascii="Calibri" w:hAnsi="Calibri" w:cs="Times New Roman"/>
          <w:noProof/>
          <w:szCs w:val="24"/>
        </w:rPr>
        <w:tab/>
        <w:t xml:space="preserve">Lauring AS, Jones JO, Andino R (2010) Rationalizing the development of live attenuated virus vaccines. </w:t>
      </w:r>
      <w:r w:rsidRPr="00954681">
        <w:rPr>
          <w:rFonts w:ascii="Calibri" w:hAnsi="Calibri" w:cs="Times New Roman"/>
          <w:i/>
          <w:iCs/>
          <w:noProof/>
          <w:szCs w:val="24"/>
        </w:rPr>
        <w:t>Nat Biotechnol</w:t>
      </w:r>
      <w:r w:rsidRPr="00954681">
        <w:rPr>
          <w:rFonts w:ascii="Calibri" w:hAnsi="Calibri" w:cs="Times New Roman"/>
          <w:noProof/>
          <w:szCs w:val="24"/>
        </w:rPr>
        <w:t xml:space="preserve"> 28(6):573–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0. </w:t>
      </w:r>
      <w:r w:rsidRPr="00954681">
        <w:rPr>
          <w:rFonts w:ascii="Calibri" w:hAnsi="Calibri" w:cs="Times New Roman"/>
          <w:noProof/>
          <w:szCs w:val="24"/>
        </w:rPr>
        <w:tab/>
        <w:t xml:space="preserve">EMOD Documentation (2016) Available at: </w:t>
      </w:r>
      <w:r w:rsidRPr="00954681">
        <w:rPr>
          <w:rFonts w:ascii="Calibri" w:hAnsi="Calibri" w:cs="Times New Roman"/>
          <w:noProof/>
          <w:szCs w:val="24"/>
        </w:rPr>
        <w:lastRenderedPageBreak/>
        <w:t>http://idmod.org/idmdoc/#EMOD_top/GettingStartedTOC.htm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1. </w:t>
      </w:r>
      <w:r w:rsidRPr="00954681">
        <w:rPr>
          <w:rFonts w:ascii="Calibri" w:hAnsi="Calibri" w:cs="Times New Roman"/>
          <w:noProof/>
          <w:szCs w:val="24"/>
        </w:rPr>
        <w:tab/>
        <w:t>POLIS: The polio information system Available at: https://extranet.who.int/polis/Search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2. </w:t>
      </w:r>
      <w:r w:rsidRPr="00954681">
        <w:rPr>
          <w:rFonts w:ascii="Calibri" w:hAnsi="Calibri" w:cs="Times New Roman"/>
          <w:noProof/>
          <w:szCs w:val="24"/>
        </w:rPr>
        <w:tab/>
        <w:t xml:space="preserve">John J, et al. (2014) Effect of a single inactivated poliovirus vaccine dose on intestinal immunity against poliovirus in children previously given oral vaccine: an open-label, randomised controlled trial. </w:t>
      </w:r>
      <w:r w:rsidRPr="00954681">
        <w:rPr>
          <w:rFonts w:ascii="Calibri" w:hAnsi="Calibri" w:cs="Times New Roman"/>
          <w:i/>
          <w:iCs/>
          <w:noProof/>
          <w:szCs w:val="24"/>
        </w:rPr>
        <w:t>Lancet (London, England)</w:t>
      </w:r>
      <w:r w:rsidRPr="00954681">
        <w:rPr>
          <w:rFonts w:ascii="Calibri" w:hAnsi="Calibri" w:cs="Times New Roman"/>
          <w:noProof/>
          <w:szCs w:val="24"/>
        </w:rPr>
        <w:t xml:space="preserve"> 384(9953):1505–12.</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3. </w:t>
      </w:r>
      <w:r w:rsidRPr="00954681">
        <w:rPr>
          <w:rFonts w:ascii="Calibri" w:hAnsi="Calibri" w:cs="Times New Roman"/>
          <w:noProof/>
          <w:szCs w:val="24"/>
        </w:rPr>
        <w:tab/>
        <w:t xml:space="preserve">Jafari H, et al. (2014) Polio eradication. Efficacy of inactivated poliovirus vaccine in India. </w:t>
      </w:r>
      <w:r w:rsidRPr="00954681">
        <w:rPr>
          <w:rFonts w:ascii="Calibri" w:hAnsi="Calibri" w:cs="Times New Roman"/>
          <w:i/>
          <w:iCs/>
          <w:noProof/>
          <w:szCs w:val="24"/>
        </w:rPr>
        <w:t>Science</w:t>
      </w:r>
      <w:r w:rsidRPr="00954681">
        <w:rPr>
          <w:rFonts w:ascii="Calibri" w:hAnsi="Calibri" w:cs="Times New Roman"/>
          <w:noProof/>
          <w:szCs w:val="24"/>
        </w:rPr>
        <w:t xml:space="preserve"> 345(6199):922–5.</w:t>
      </w:r>
    </w:p>
    <w:p w:rsidR="00954681" w:rsidRPr="00954681" w:rsidRDefault="00954681" w:rsidP="00954681">
      <w:pPr>
        <w:widowControl w:val="0"/>
        <w:autoSpaceDE w:val="0"/>
        <w:autoSpaceDN w:val="0"/>
        <w:adjustRightInd w:val="0"/>
        <w:spacing w:line="240" w:lineRule="auto"/>
        <w:ind w:left="640" w:hanging="640"/>
        <w:rPr>
          <w:rFonts w:ascii="Calibri" w:hAnsi="Calibri"/>
          <w:noProof/>
        </w:rPr>
      </w:pPr>
      <w:r w:rsidRPr="00954681">
        <w:rPr>
          <w:rFonts w:ascii="Calibri" w:hAnsi="Calibri" w:cs="Times New Roman"/>
          <w:noProof/>
          <w:szCs w:val="24"/>
        </w:rPr>
        <w:t xml:space="preserve">34. </w:t>
      </w:r>
      <w:r w:rsidRPr="00954681">
        <w:rPr>
          <w:rFonts w:ascii="Calibri" w:hAnsi="Calibri" w:cs="Times New Roman"/>
          <w:noProof/>
          <w:szCs w:val="24"/>
        </w:rPr>
        <w:tab/>
        <w:t xml:space="preserve">World Health Organization Media Centre (2016) Government of Nigeria reports 2 wild polio cases, first since July 2014. </w:t>
      </w:r>
      <w:r w:rsidRPr="00954681">
        <w:rPr>
          <w:rFonts w:ascii="Calibri" w:hAnsi="Calibri" w:cs="Times New Roman"/>
          <w:i/>
          <w:iCs/>
          <w:noProof/>
          <w:szCs w:val="24"/>
        </w:rPr>
        <w:t>WHO</w:t>
      </w:r>
      <w:r w:rsidRPr="00954681">
        <w:rPr>
          <w:rFonts w:ascii="Calibri" w:hAnsi="Calibri" w:cs="Times New Roman"/>
          <w:noProof/>
          <w:szCs w:val="24"/>
        </w:rPr>
        <w:t>. Available at: https://web.archive.org/web/20160818185430/http://www.who.int/mediacentre/news/releases/2016/nigeria-polio/en/ [Accessed August 18, 2016].</w:t>
      </w:r>
    </w:p>
    <w:p w:rsidR="00303969" w:rsidRDefault="00BD21E4" w:rsidP="00303969">
      <w:r>
        <w:fldChar w:fldCharType="end"/>
      </w:r>
    </w:p>
    <w:p w:rsidR="003B6710" w:rsidRPr="00303969" w:rsidRDefault="003B6710" w:rsidP="003B6710">
      <w:pPr>
        <w:rPr>
          <w:b/>
        </w:rPr>
      </w:pPr>
      <w:r>
        <w:rPr>
          <w:b/>
        </w:rPr>
        <w:t>Figure Legends</w:t>
      </w:r>
    </w:p>
    <w:p w:rsidR="003B6710" w:rsidRDefault="007C00F5" w:rsidP="003B6710">
      <w:pPr>
        <w:keepNext/>
      </w:pPr>
      <w:r>
        <w:rPr>
          <w:noProof/>
        </w:rPr>
        <w:lastRenderedPageBreak/>
        <w:drawing>
          <wp:inline distT="0" distB="0" distL="0" distR="0" wp14:anchorId="65E3B65C" wp14:editId="6BD7C1DC">
            <wp:extent cx="5943600" cy="5453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5453380"/>
                    </a:xfrm>
                    <a:prstGeom prst="rect">
                      <a:avLst/>
                    </a:prstGeom>
                  </pic:spPr>
                </pic:pic>
              </a:graphicData>
            </a:graphic>
          </wp:inline>
        </w:drawing>
      </w:r>
    </w:p>
    <w:p w:rsidR="003B6710" w:rsidRDefault="003B6710" w:rsidP="003B6710">
      <w:pPr>
        <w:pStyle w:val="Caption"/>
      </w:pPr>
      <w:bookmarkStart w:id="2" w:name="_Ref458507029"/>
      <w:r>
        <w:t xml:space="preserve">Figure </w:t>
      </w:r>
      <w:r w:rsidR="0030605B">
        <w:fldChar w:fldCharType="begin"/>
      </w:r>
      <w:r w:rsidR="0030605B">
        <w:instrText xml:space="preserve"> SEQ Figure \* ARABIC </w:instrText>
      </w:r>
      <w:r w:rsidR="0030605B">
        <w:fldChar w:fldCharType="separate"/>
      </w:r>
      <w:r>
        <w:rPr>
          <w:noProof/>
        </w:rPr>
        <w:t>1</w:t>
      </w:r>
      <w:r w:rsidR="0030605B">
        <w:rPr>
          <w:noProof/>
        </w:rPr>
        <w:fldChar w:fldCharType="end"/>
      </w:r>
      <w:bookmarkEnd w:id="2"/>
      <w:r>
        <w:t>: Example output from a single Separatrix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 The colored surface represents the probability that the OPV2 used in outbreak response continues to circulate, outside of the response region, 9 months after the final response campaign. The black solid line represents the parameter contour along which this probability is 50%. Gray crosses represent simulations in which this exportation and survival outcome occurs, and gray circles represent those in which it does not. The thin</w:t>
      </w:r>
      <w:r w:rsidRPr="00135F8B">
        <w:t xml:space="preserve"> </w:t>
      </w:r>
      <w:r>
        <w:t>black dashed box indicates migration rates that are preferred by a calibration to a single travelling WPV1 outbreak in the region, in 2008. The distribution of simulated points illustrates the behavior of the algorithm; the first round of the separatrix algorithm broadly explores the space, and the second concentrates simulations around the contour of interest.</w:t>
      </w:r>
    </w:p>
    <w:p w:rsidR="007C00F5" w:rsidRPr="007C00F5" w:rsidRDefault="007C00F5" w:rsidP="007C00F5">
      <w:r>
        <w:rPr>
          <w:noProof/>
        </w:rPr>
        <w:lastRenderedPageBreak/>
        <w:drawing>
          <wp:inline distT="0" distB="0" distL="0" distR="0" wp14:anchorId="09019B47" wp14:editId="1DAE9A22">
            <wp:extent cx="5943600" cy="5453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R0.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3380"/>
                    </a:xfrm>
                    <a:prstGeom prst="rect">
                      <a:avLst/>
                    </a:prstGeom>
                  </pic:spPr>
                </pic:pic>
              </a:graphicData>
            </a:graphic>
          </wp:inline>
        </w:drawing>
      </w:r>
    </w:p>
    <w:p w:rsidR="003B6710" w:rsidRDefault="003B6710" w:rsidP="003B6710">
      <w:pPr>
        <w:pStyle w:val="Caption"/>
      </w:pPr>
      <w:bookmarkStart w:id="3" w:name="_Ref458507038"/>
      <w:r>
        <w:t xml:space="preserve">Figure </w:t>
      </w:r>
      <w:r w:rsidR="0030605B">
        <w:fldChar w:fldCharType="begin"/>
      </w:r>
      <w:r w:rsidR="0030605B">
        <w:instrText xml:space="preserve"> SEQ Figure \* ARABIC </w:instrText>
      </w:r>
      <w:r w:rsidR="0030605B">
        <w:fldChar w:fldCharType="separate"/>
      </w:r>
      <w:r>
        <w:rPr>
          <w:noProof/>
        </w:rPr>
        <w:t>2</w:t>
      </w:r>
      <w:r w:rsidR="0030605B">
        <w:rPr>
          <w:noProof/>
        </w:rPr>
        <w:fldChar w:fldCharType="end"/>
      </w:r>
      <w:bookmarkEnd w:id="3"/>
      <w:r>
        <w:t>: Position of the 50% separatrix line as the R</w:t>
      </w:r>
      <w:r>
        <w:rPr>
          <w:vertAlign w:val="subscript"/>
        </w:rPr>
        <w:t>0</w:t>
      </w:r>
      <w:r>
        <w:t xml:space="preserve"> profile of OPV2 varies, at constant </w:t>
      </w:r>
      <w:r>
        <w:rPr>
          <w:i w:val="0"/>
        </w:rPr>
        <w:t>λ</w:t>
      </w:r>
      <w:r>
        <w:t>= 60 days, N</w:t>
      </w:r>
      <w:r>
        <w:softHyphen/>
      </w:r>
      <w:r>
        <w:rPr>
          <w:vertAlign w:val="subscript"/>
        </w:rPr>
        <w:t>IPV</w:t>
      </w:r>
      <w:r>
        <w:t xml:space="preserve">= 1, </w:t>
      </w:r>
      <w:r>
        <w:rPr>
          <w:i w:val="0"/>
        </w:rPr>
        <w:t>c</w:t>
      </w:r>
      <w:r>
        <w:t>= 1. The solid and dashed lines respectively indicate f=0.5 and f=0.25, while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 The initial R</w:t>
      </w:r>
      <w:r>
        <w:rPr>
          <w:vertAlign w:val="subscript"/>
        </w:rPr>
        <w:t>0</w:t>
      </w:r>
      <w:r>
        <w:t xml:space="preserve"> multiplier has a comparatively small effect, but a lower initial R</w:t>
      </w:r>
      <w:r>
        <w:rPr>
          <w:vertAlign w:val="subscript"/>
        </w:rPr>
        <w:t>0</w:t>
      </w:r>
      <w:r>
        <w:t xml:space="preserve"> does also mitigate the survival risk. </w:t>
      </w:r>
    </w:p>
    <w:p w:rsidR="007C00F5" w:rsidRPr="007C00F5" w:rsidRDefault="007C00F5" w:rsidP="007C00F5">
      <w:r>
        <w:rPr>
          <w:noProof/>
        </w:rPr>
        <w:lastRenderedPageBreak/>
        <w:drawing>
          <wp:inline distT="0" distB="0" distL="0" distR="0" wp14:anchorId="0D10A21A" wp14:editId="52278640">
            <wp:extent cx="5896003" cy="54538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camp.tiff"/>
                    <pic:cNvPicPr/>
                  </pic:nvPicPr>
                  <pic:blipFill>
                    <a:blip r:embed="rId13">
                      <a:extLst>
                        <a:ext uri="{28A0092B-C50C-407E-A947-70E740481C1C}">
                          <a14:useLocalDpi xmlns:a14="http://schemas.microsoft.com/office/drawing/2010/main" val="0"/>
                        </a:ext>
                      </a:extLst>
                    </a:blip>
                    <a:stretch>
                      <a:fillRect/>
                    </a:stretch>
                  </pic:blipFill>
                  <pic:spPr>
                    <a:xfrm>
                      <a:off x="0" y="0"/>
                      <a:ext cx="5896003" cy="5453803"/>
                    </a:xfrm>
                    <a:prstGeom prst="rect">
                      <a:avLst/>
                    </a:prstGeom>
                  </pic:spPr>
                </pic:pic>
              </a:graphicData>
            </a:graphic>
          </wp:inline>
        </w:drawing>
      </w:r>
    </w:p>
    <w:p w:rsidR="003B6710" w:rsidRDefault="003B6710" w:rsidP="003B6710">
      <w:pPr>
        <w:pStyle w:val="Caption"/>
      </w:pPr>
      <w:bookmarkStart w:id="4" w:name="_Ref458507046"/>
      <w:r>
        <w:t xml:space="preserve">Figure </w:t>
      </w:r>
      <w:r w:rsidR="0030605B">
        <w:fldChar w:fldCharType="begin"/>
      </w:r>
      <w:r w:rsidR="0030605B">
        <w:instrText xml:space="preserve"> SEQ Figure \* ARABIC </w:instrText>
      </w:r>
      <w:r w:rsidR="0030605B">
        <w:fldChar w:fldCharType="separate"/>
      </w:r>
      <w:r>
        <w:rPr>
          <w:noProof/>
        </w:rPr>
        <w:t>3</w:t>
      </w:r>
      <w:r w:rsidR="0030605B">
        <w:rPr>
          <w:noProof/>
        </w:rPr>
        <w:fldChar w:fldCharType="end"/>
      </w:r>
      <w:bookmarkEnd w:id="4"/>
      <w:r>
        <w:t xml:space="preserve">: Position of the 50% separatrix line as number of IPV doses in routine immunization varies, at constant </w:t>
      </w:r>
      <w:r>
        <w:rPr>
          <w:i w:val="0"/>
        </w:rPr>
        <w:t>λ</w:t>
      </w:r>
      <w:r>
        <w:t xml:space="preserve">= 60 days, f = 0.5, </w:t>
      </w:r>
      <w:r>
        <w:rPr>
          <w:i w:val="0"/>
        </w:rPr>
        <w:t>c</w:t>
      </w:r>
      <w:r>
        <w:t>= 1. The dashed and solid lines respectively indicate N</w:t>
      </w:r>
      <w:r>
        <w:softHyphen/>
      </w:r>
      <w:r>
        <w:rPr>
          <w:vertAlign w:val="subscript"/>
        </w:rPr>
        <w:t>IPV</w:t>
      </w:r>
      <w:r>
        <w:t xml:space="preserve"> = 0 or 1, and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Under the assumptions made in this model regarding the population-level effects of IPV dosing, an additional dose of IPV in routine immunization in the cohort born after cessation provides a strong mitigating effect on the risk of OPV2 survival and circulation at low R</w:t>
      </w:r>
      <w:r>
        <w:rPr>
          <w:vertAlign w:val="subscript"/>
        </w:rPr>
        <w:t>0</w:t>
      </w:r>
      <w:r>
        <w:t>; the mitigating effect declines as the R</w:t>
      </w:r>
      <w:r>
        <w:rPr>
          <w:vertAlign w:val="subscript"/>
        </w:rPr>
        <w:t>0</w:t>
      </w:r>
      <w:r>
        <w:t xml:space="preserve"> of the reverted virus increases. </w:t>
      </w:r>
    </w:p>
    <w:p w:rsidR="007C00F5" w:rsidRPr="007C00F5" w:rsidRDefault="007C00F5" w:rsidP="007C00F5">
      <w:r>
        <w:rPr>
          <w:noProof/>
        </w:rPr>
        <w:lastRenderedPageBreak/>
        <w:drawing>
          <wp:inline distT="0" distB="0" distL="0" distR="0" wp14:anchorId="04BE716E" wp14:editId="19122A62">
            <wp:extent cx="5943600" cy="54533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immunity.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5453380"/>
                    </a:xfrm>
                    <a:prstGeom prst="rect">
                      <a:avLst/>
                    </a:prstGeom>
                  </pic:spPr>
                </pic:pic>
              </a:graphicData>
            </a:graphic>
          </wp:inline>
        </w:drawing>
      </w:r>
    </w:p>
    <w:p w:rsidR="003B6710" w:rsidRPr="00735904" w:rsidRDefault="003B6710" w:rsidP="003B6710">
      <w:pPr>
        <w:pStyle w:val="Caption"/>
      </w:pPr>
      <w:bookmarkStart w:id="5" w:name="_Ref459738705"/>
      <w:r>
        <w:t xml:space="preserve">Figure </w:t>
      </w:r>
      <w:r w:rsidR="0030605B">
        <w:fldChar w:fldCharType="begin"/>
      </w:r>
      <w:r w:rsidR="0030605B">
        <w:instrText xml:space="preserve"> SEQ Figure \* ARABIC </w:instrText>
      </w:r>
      <w:r w:rsidR="0030605B">
        <w:fldChar w:fldCharType="separate"/>
      </w:r>
      <w:r>
        <w:rPr>
          <w:noProof/>
        </w:rPr>
        <w:t>4</w:t>
      </w:r>
      <w:r w:rsidR="0030605B">
        <w:rPr>
          <w:noProof/>
        </w:rPr>
        <w:fldChar w:fldCharType="end"/>
      </w:r>
      <w:bookmarkEnd w:id="5"/>
      <w:r>
        <w:t>: Dependence of the position of the 50% separatrix line on immunity levels in the cohort of children born before cessation: 100% immunity (dashed lines) vs. immunity induced by 3 rounds of OPV at 80% coverage, 50% take (solid lines). All lines at constant f=0.5, N</w:t>
      </w:r>
      <w:r>
        <w:softHyphen/>
      </w:r>
      <w:r>
        <w:rPr>
          <w:vertAlign w:val="subscript"/>
        </w:rPr>
        <w:t>IPV</w:t>
      </w:r>
      <w:r>
        <w:t xml:space="preserve">= 1, </w:t>
      </w:r>
      <w:r>
        <w:rPr>
          <w:i w:val="0"/>
        </w:rPr>
        <w:t>c</w:t>
      </w:r>
      <w:r>
        <w:t xml:space="preserve">= 1, </w:t>
      </w:r>
      <w:r>
        <w:rPr>
          <w:i w:val="0"/>
        </w:rPr>
        <w:t>λ</w:t>
      </w:r>
      <w:r>
        <w:t>= 60 days.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The thin</w:t>
      </w:r>
      <w:r w:rsidRPr="00135F8B">
        <w:t xml:space="preserve"> </w:t>
      </w:r>
      <w:r>
        <w:t>black dashed box indicates migration rates that are preferred by a calibration to a single travelling WPV1 outbreak in the region, in 2008. 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OPV2 transmission in this model.</w:t>
      </w:r>
    </w:p>
    <w:p w:rsidR="00303969" w:rsidRDefault="00303969" w:rsidP="00303969"/>
    <w:p w:rsidR="004F1E70" w:rsidRDefault="004F1E70" w:rsidP="00303969"/>
    <w:p w:rsidR="004F1E70" w:rsidRDefault="004F1E70" w:rsidP="00303969"/>
    <w:p w:rsidR="004F1E70" w:rsidRDefault="004F1E70" w:rsidP="00303969"/>
    <w:p w:rsidR="004F1E70" w:rsidRDefault="004F1E70" w:rsidP="004F1E70">
      <w:pPr>
        <w:rPr>
          <w:b/>
          <w:sz w:val="28"/>
        </w:rPr>
      </w:pPr>
      <w:r>
        <w:rPr>
          <w:b/>
          <w:sz w:val="28"/>
        </w:rPr>
        <w:lastRenderedPageBreak/>
        <w:t>Supplemential Information</w:t>
      </w:r>
      <w:bookmarkStart w:id="6" w:name="_GoBack"/>
      <w:bookmarkEnd w:id="6"/>
    </w:p>
    <w:p w:rsidR="004F1E70" w:rsidRPr="00A207AC" w:rsidRDefault="004F1E70" w:rsidP="004F1E70">
      <w:pPr>
        <w:rPr>
          <w:sz w:val="28"/>
        </w:rPr>
      </w:pPr>
      <w:r w:rsidRPr="00A207AC">
        <w:rPr>
          <w:b/>
          <w:sz w:val="28"/>
        </w:rPr>
        <w:t>Model Specification</w:t>
      </w:r>
    </w:p>
    <w:p w:rsidR="004F1E70" w:rsidRPr="00A207AC" w:rsidRDefault="004F1E70" w:rsidP="004F1E70">
      <w:r w:rsidRPr="00A207AC">
        <w:t xml:space="preserve">The EMOD model is an individual-based stochastic model of disease transmission, with support for campaign implementation, heterogeneous transmission, and spatially segregated populations coupled by individual-level migration; the software also includes sub-packages implementing “generic”, vector-borne, water-borne, airborne, and sexual disease transmission.  The EMOD software is available for download at </w:t>
      </w:r>
      <w:hyperlink r:id="rId15" w:anchor="EMOD/EMODBuildAndRegression/BuildingEMODTOC.htm" w:history="1">
        <w:r w:rsidRPr="00A207AC">
          <w:rPr>
            <w:rStyle w:val="Hyperlink"/>
          </w:rPr>
          <w:t>http://idmod.org/idmdoc/#EMOD/EMODBuildAndRegression/BuildingEMODTOC.htm</w:t>
        </w:r>
      </w:hyperlink>
      <w:r w:rsidRPr="00A207AC">
        <w:t xml:space="preserve">. The model presented in this manuscript was developed within the EMOD “generic” simulation framework, implementing a discrete-time, individual-based form of </w:t>
      </w:r>
      <w:r>
        <w:t xml:space="preserve">a </w:t>
      </w:r>
      <w:r w:rsidRPr="00A207AC">
        <w:t>susceptible-exp</w:t>
      </w:r>
      <w:r>
        <w:t xml:space="preserve">osed-infectious-susceptible </w:t>
      </w:r>
      <w:r w:rsidRPr="00A207AC">
        <w:t>model.  Below, we review th</w:t>
      </w:r>
      <w:r>
        <w:t>e adjustments to a simple SEIS</w:t>
      </w:r>
      <w:r w:rsidRPr="00A207AC">
        <w:t xml:space="preserve"> model that were implemented in this model</w:t>
      </w:r>
      <w:r>
        <w:t xml:space="preserve"> to reflect polio immunology and</w:t>
      </w:r>
      <w:r w:rsidRPr="00A207AC">
        <w:t xml:space="preserve"> specify the model in terms of the individual-level state transition dynamics</w:t>
      </w:r>
      <w:r>
        <w:t>.</w:t>
      </w:r>
    </w:p>
    <w:p w:rsidR="004F1E70" w:rsidRDefault="004F1E70" w:rsidP="004F1E70">
      <w:r>
        <w:t>Individuals in the model exist in susceptible, exposed, and infectious states, with individuals returning to the susceptible state immediately upon clearance of an infection.  However, infections with wild or Sabin-strain attenuated poliovirus, as well as vaccination with the inactivated polio vaccine, are known to confer partial immunity to individuals.  Immunity in this model is characterized by two individual-level properties: acquisition-moderating immunity (</w:t>
      </w:r>
      <w:r w:rsidRPr="00B941A2">
        <w:rPr>
          <w:b/>
        </w:rPr>
        <w:t>α</w:t>
      </w:r>
      <w:r>
        <w:t>), which modulates the probability of infection given exposure to infectivity, and applies in the susceptible state; and transmission-moderating immunity (</w:t>
      </w:r>
      <w:r w:rsidRPr="00B941A2">
        <w:rPr>
          <w:b/>
        </w:rPr>
        <w:t>τ</w:t>
      </w:r>
      <w:r>
        <w:t xml:space="preserve">), which reduces the infectivity of an infectious individual.  Both </w:t>
      </w:r>
      <w:r w:rsidRPr="00B941A2">
        <w:rPr>
          <w:b/>
        </w:rPr>
        <w:t>α</w:t>
      </w:r>
      <w:r>
        <w:rPr>
          <w:b/>
        </w:rPr>
        <w:t xml:space="preserve"> </w:t>
      </w:r>
      <w:r>
        <w:t xml:space="preserve">and </w:t>
      </w:r>
      <w:r w:rsidRPr="00B941A2">
        <w:rPr>
          <w:b/>
        </w:rPr>
        <w:t>τ</w:t>
      </w:r>
      <w:r>
        <w:rPr>
          <w:b/>
        </w:rPr>
        <w:t xml:space="preserve"> </w:t>
      </w:r>
      <w:r>
        <w:t xml:space="preserve">are defined on [0, 1], and are defined such that a completely naïve individual has both properties equal to 1.  At </w:t>
      </w:r>
      <w:r w:rsidRPr="00B941A2">
        <w:rPr>
          <w:b/>
        </w:rPr>
        <w:t>α</w:t>
      </w:r>
      <w:r w:rsidRPr="00B941A2">
        <w:t>=0</w:t>
      </w:r>
      <w:r>
        <w:t xml:space="preserve">, an individual cannot be infected by any amount of exposure; at </w:t>
      </w:r>
      <w:r w:rsidRPr="00B941A2">
        <w:rPr>
          <w:b/>
        </w:rPr>
        <w:t>τ</w:t>
      </w:r>
      <w:r w:rsidRPr="00B941A2">
        <w:t>=0</w:t>
      </w:r>
      <w:r>
        <w:t xml:space="preserve">, an individual who becomes infected will not shed. </w:t>
      </w:r>
    </w:p>
    <w:p w:rsidR="004F1E70" w:rsidRPr="005D5906" w:rsidRDefault="004F1E70" w:rsidP="004F1E70">
      <w:r>
        <w:t xml:space="preserve">The parameters governing individual immunity are updated upon clearance of OPV infection or successful IPV vaccination.  In the event of multiple vaccinations or infections, the </w:t>
      </w:r>
      <w:r w:rsidRPr="00B941A2">
        <w:rPr>
          <w:b/>
        </w:rPr>
        <w:t>α</w:t>
      </w:r>
      <w:r>
        <w:rPr>
          <w:b/>
        </w:rPr>
        <w:t xml:space="preserve"> </w:t>
      </w:r>
      <w:r>
        <w:t xml:space="preserve">and </w:t>
      </w:r>
      <w:r w:rsidRPr="00B941A2">
        <w:rPr>
          <w:b/>
        </w:rPr>
        <w:t>τ</w:t>
      </w:r>
      <w:r>
        <w:rPr>
          <w:b/>
        </w:rPr>
        <w:t xml:space="preserve"> </w:t>
      </w:r>
      <w:r>
        <w:t>parameters stack multiplicatively; these parameters thus aim to model a per-infection effect on acquisition- and transmission-modulating immunity.  IPV vaccination behaves similarly, with per-dose effects on the two immunity channels, but IPV can provide two sets of effects; for individuals without a history of OPV infection, an IPV vaccination provides an individual with a small priming effect in each immunity channel, but for individuals with a history of OPV infection, IPV provides a larger boosting effect on immunity.  As noted in the main text, current support for an incremental effect of additional IPV doses on the mucosal immunity of bOPV-exposed, OPV2-naïve children is not immediately apparent from the published literature. One recent study supports a dose-dependent effect while another finds no difference, though the two studies are in different settings and use different schedules.</w:t>
      </w:r>
      <w:r>
        <w:fldChar w:fldCharType="begin" w:fldLock="1"/>
      </w:r>
      <w:r>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lt;sup&gt;1,2&lt;/sup&gt;", "plainTextFormattedCitation" : "1,2" }, "properties" : { "noteIndex" : 0 }, "schema" : "https://github.com/citation-style-language/schema/raw/master/csl-citation.json" }</w:instrText>
      </w:r>
      <w:r>
        <w:fldChar w:fldCharType="separate"/>
      </w:r>
      <w:r w:rsidRPr="000A5003">
        <w:rPr>
          <w:noProof/>
          <w:vertAlign w:val="superscript"/>
        </w:rPr>
        <w:t>1,2</w:t>
      </w:r>
      <w:r>
        <w:fldChar w:fldCharType="end"/>
      </w:r>
      <w:r>
        <w:t xml:space="preserve">  This model does in fact implement a dose-dependent response, as it is simpler to implement and it should not affect the results - only a single dose of IPV in RI is modeled and compared against zero doses.  A small subset of children in the model may receive the RI IPV, be missed by the subsequent OPV campaigns, but receive a second dose of IPV in outbreak response; this cohort is sufficiently small that its effects are overwhelmed by the uncertainties in other model features (Sabin 2 R</w:t>
      </w:r>
      <w:r>
        <w:rPr>
          <w:vertAlign w:val="subscript"/>
        </w:rPr>
        <w:t>0</w:t>
      </w:r>
      <w:r>
        <w:t xml:space="preserve">, overall demographics of immunity, migration rates and connections).  </w:t>
      </w:r>
    </w:p>
    <w:p w:rsidR="004F1E70" w:rsidRPr="00A207AC" w:rsidRDefault="004F1E70" w:rsidP="004F1E70">
      <w:r w:rsidRPr="00A207AC">
        <w:t>The infectious and incubation periods (γ and σ, respectively) were modeled using constant times spent in a compartment, rather than the exponential distribution implied by the rate parameters</w:t>
      </w:r>
      <w:r>
        <w:t xml:space="preserve"> in a standard </w:t>
      </w:r>
      <w:r>
        <w:lastRenderedPageBreak/>
        <w:t>SEIS</w:t>
      </w:r>
      <w:r w:rsidRPr="00A207AC">
        <w:t xml:space="preserve"> model, changing the parameters from rates to delays in the equations.  The mortality rate ν is implemented as a function of age ν(</w:t>
      </w:r>
      <w:r w:rsidRPr="00A207AC">
        <w:rPr>
          <w:i/>
        </w:rPr>
        <w:t>a</w:t>
      </w:r>
      <w:r w:rsidRPr="00A207AC">
        <w:t xml:space="preserve">), with values obtained from </w:t>
      </w:r>
      <w:r>
        <w:t>DHS</w:t>
      </w:r>
      <w:r>
        <w:fldChar w:fldCharType="begin" w:fldLock="1"/>
      </w:r>
      <w:r>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fldChar w:fldCharType="separate"/>
      </w:r>
      <w:r w:rsidRPr="000A5003">
        <w:rPr>
          <w:noProof/>
          <w:vertAlign w:val="superscript"/>
        </w:rPr>
        <w:t>3</w:t>
      </w:r>
      <w:r>
        <w:fldChar w:fldCharType="end"/>
      </w:r>
      <w:r w:rsidRPr="00A207AC">
        <w:t xml:space="preserve">.  </w:t>
      </w:r>
      <w:r>
        <w:t xml:space="preserve"> The model tracks only 0-5 year olds, as ~98% of all cVDPV2 paralysis cases in the AFRO region have arisen in this cohort.</w:t>
      </w:r>
      <w:r>
        <w:fldChar w:fldCharType="begin" w:fldLock="1"/>
      </w:r>
      <w:r>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4&lt;/sup&gt;", "plainTextFormattedCitation" : "4", "previouslyFormattedCitation" : "&lt;sup&gt;2&lt;/sup&gt;" }, "properties" : { "noteIndex" : 0 }, "schema" : "https://github.com/citation-style-language/schema/raw/master/csl-citation.json" }</w:instrText>
      </w:r>
      <w:r>
        <w:fldChar w:fldCharType="separate"/>
      </w:r>
      <w:r w:rsidRPr="000A5003">
        <w:rPr>
          <w:noProof/>
          <w:vertAlign w:val="superscript"/>
        </w:rPr>
        <w:t>4</w:t>
      </w:r>
      <w:r>
        <w:fldChar w:fldCharType="end"/>
      </w:r>
      <w:r>
        <w:t xml:space="preserve">  As the case load is concentrated in this age group, the authors think it likely that virus transmission is also highly concentrated in this cohort.  To the extent that silent circulation occurs in older cohorts, for the purposes of modeling, outbound and inbound transmission from the observable cohort to the silent cohort can be reduced to an effective transmission rate within the observable cohort.  The effective birth rate is adjusted to produce a population growth rate of 2.8% per year</w:t>
      </w:r>
      <w:r>
        <w:fldChar w:fldCharType="begin" w:fldLock="1"/>
      </w:r>
      <w:r>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fldChar w:fldCharType="separate"/>
      </w:r>
      <w:r w:rsidRPr="000A5003">
        <w:rPr>
          <w:noProof/>
          <w:vertAlign w:val="superscript"/>
        </w:rPr>
        <w:t>3</w:t>
      </w:r>
      <w:r>
        <w:fldChar w:fldCharType="end"/>
      </w:r>
      <w:r>
        <w:t>.</w:t>
      </w:r>
    </w:p>
    <w:p w:rsidR="004F1E70" w:rsidRDefault="004F1E70" w:rsidP="004F1E70">
      <w:r w:rsidRPr="00A207AC">
        <w:t>The model includes a linear rising exp</w:t>
      </w:r>
      <w:r>
        <w:t>osure to infectiousness with age.  This term is based on previous work modeling WPV1 paralysis cases in Kano state, Nigeria (reference), where the number of paralysis cases peaked at 2 years of age, and the age distribution of cVDPV2 cases in AFRO exhibits a similar shape.  This apparent protection lasts too long to be solely the effect of maternal antibodies, and so this rising susceptibility was developed to incorporate the effects of both maternal antibodies and reduced overall mixing with older children</w:t>
      </w:r>
      <w:r w:rsidRPr="00A207AC">
        <w:t xml:space="preserve">.  </w:t>
      </w:r>
      <w:r>
        <w:t>Individual susceptibility vs. age is governed by the following equation:</w:t>
      </w:r>
    </w:p>
    <w:p w:rsidR="004F1E70" w:rsidRPr="009C67B9" w:rsidRDefault="004F1E70" w:rsidP="004F1E70">
      <w:pPr>
        <w:jc w:val="center"/>
        <w:rPr>
          <w:rFonts w:eastAsiaTheme="minorEastAsia"/>
          <w:sz w:val="20"/>
          <w:szCs w:val="20"/>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1"/>
                            <m:mcJc m:val="center"/>
                          </m:mcPr>
                        </m:mc>
                      </m:mcs>
                      <m:ctrlPr>
                        <w:rPr>
                          <w:rFonts w:ascii="Cambria Math" w:eastAsia="Calibri" w:hAnsi="Cambria Math" w:cs="Times New Roman"/>
                          <w:i/>
                        </w:rPr>
                      </m:ctrlPr>
                    </m:mPr>
                    <m:mr>
                      <m:e>
                        <m:r>
                          <w:rPr>
                            <w:rFonts w:ascii="Cambria Math" w:eastAsia="Calibri" w:hAnsi="Cambria Math" w:cs="Times New Roman"/>
                          </w:rPr>
                          <m:t xml:space="preserve"> 0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0</m:t>
                        </m:r>
                      </m:e>
                    </m:mr>
                    <m:m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     , 0&lt;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lt;1 </m:t>
                        </m:r>
                      </m:e>
                    </m:mr>
                    <m:mr>
                      <m:e>
                        <m:r>
                          <w:rPr>
                            <w:rFonts w:ascii="Cambria Math" w:eastAsia="Calibri" w:hAnsi="Cambria Math" w:cs="Times New Roman"/>
                          </w:rPr>
                          <m:t xml:space="preserve">1  </m:t>
                        </m:r>
                        <m:sSub>
                          <m:sSubPr>
                            <m:ctrlPr>
                              <w:rPr>
                                <w:rFonts w:ascii="Cambria Math" w:eastAsia="Calibri" w:hAnsi="Cambria Math" w:cs="Times New Roman"/>
                                <w:i/>
                              </w:rPr>
                            </m:ctrlPr>
                          </m:sSubPr>
                          <m:e>
                            <m:r>
                              <w:rPr>
                                <w:rFonts w:ascii="Cambria Math" w:eastAsia="Calibri" w:hAnsi="Cambria Math" w:cs="Times New Roman"/>
                              </w:rPr>
                              <m:t xml:space="preserve">             , 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1</m:t>
                        </m:r>
                      </m:e>
                    </m:mr>
                  </m:m>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e>
              </m:d>
            </m:e>
          </m:eqArr>
        </m:oMath>
      </m:oMathPara>
    </w:p>
    <w:p w:rsidR="004F1E70" w:rsidRDefault="004F1E70" w:rsidP="004F1E70">
      <w:r>
        <w:t>Secondary infections arising from individual campaigns are not separately tracked, preventing the tracking of separate VDPV lineages undergoing independent reversion.  Rather, infectivity is described as a function of time, held constant through the initial campaigns in the outbreak response and beginning to rise after the final campaign:</w:t>
      </w:r>
    </w:p>
    <w:p w:rsidR="004F1E70" w:rsidRPr="009C67B9" w:rsidRDefault="004F1E70" w:rsidP="004F1E70">
      <w:pPr>
        <w:rPr>
          <w:rFonts w:eastAsiaTheme="minorEastAsia"/>
        </w:rPr>
      </w:pPr>
      <m:oMathPara>
        <m:oMath>
          <m:eqArr>
            <m:eqArrPr>
              <m:maxDist m:val="1"/>
              <m:ctrlPr>
                <w:rPr>
                  <w:rFonts w:ascii="Cambria Math" w:hAnsi="Cambria Math"/>
                  <w:i/>
                </w:rPr>
              </m:ctrlPr>
            </m:eqArrPr>
            <m:e>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r>
                <w:rPr>
                  <w:rFonts w:ascii="Cambria Math" w:hAnsi="Cambria Math"/>
                </w:rPr>
                <m:t>#</m:t>
              </m:r>
              <m:d>
                <m:dPr>
                  <m:ctrlPr>
                    <w:rPr>
                      <w:rFonts w:ascii="Cambria Math" w:hAnsi="Cambria Math"/>
                      <w:i/>
                    </w:rPr>
                  </m:ctrlPr>
                </m:dPr>
                <m:e>
                  <m:r>
                    <w:rPr>
                      <w:rFonts w:ascii="Cambria Math" w:hAnsi="Cambria Math"/>
                    </w:rPr>
                    <m:t>2</m:t>
                  </m:r>
                </m:e>
              </m:d>
            </m:e>
          </m:eqArr>
        </m:oMath>
      </m:oMathPara>
    </w:p>
    <w:p w:rsidR="004F1E70" w:rsidRPr="00840C9E" w:rsidRDefault="004F1E70" w:rsidP="004F1E70">
      <w:pPr>
        <w:autoSpaceDE w:val="0"/>
        <w:autoSpaceDN w:val="0"/>
        <w:adjustRightInd w:val="0"/>
        <w:spacing w:after="0" w:line="240" w:lineRule="auto"/>
        <w:rPr>
          <w:rFonts w:cs="Courier New"/>
          <w:color w:val="000000" w:themeColor="text1"/>
          <w:sz w:val="28"/>
          <w:szCs w:val="24"/>
        </w:rPr>
      </w:pPr>
      <w:r w:rsidRPr="00A207AC">
        <w:t>Individuals of any disease state and age migrate between metapopulations (nodes)</w:t>
      </w:r>
      <w:r>
        <w:t>, which represent AdminL1 (provinces) of 16 West African countries (</w:t>
      </w:r>
      <w:r w:rsidRPr="00840C9E">
        <w:rPr>
          <w:rFonts w:cs="Courier New"/>
          <w:color w:val="000000" w:themeColor="text1"/>
          <w:szCs w:val="20"/>
        </w:rPr>
        <w:t xml:space="preserve">Senegal, Mauritania, Sierra Leone, Guinea, Liberia, </w:t>
      </w:r>
      <w:r>
        <w:rPr>
          <w:rFonts w:cs="Courier New"/>
          <w:color w:val="000000" w:themeColor="text1"/>
          <w:szCs w:val="20"/>
        </w:rPr>
        <w:t>Cote d’Ivoire,</w:t>
      </w:r>
      <w:r w:rsidRPr="00840C9E">
        <w:rPr>
          <w:rFonts w:cs="Courier New"/>
          <w:color w:val="000000" w:themeColor="text1"/>
          <w:szCs w:val="20"/>
        </w:rPr>
        <w:t xml:space="preserve"> Mali, Burkina Faso, Ghana, Togo, Benin, Niger, Nigeria, Cameroon, Chad, Central African Republic</w:t>
      </w:r>
      <w:r>
        <w:t>)</w:t>
      </w:r>
      <w:r w:rsidRPr="00A207AC">
        <w:t>.</w:t>
      </w:r>
      <w:r>
        <w:t xml:space="preserve">  </w:t>
      </w:r>
      <w:r w:rsidRPr="00A207AC">
        <w:t xml:space="preserve">  The infection process in a given node and at a given timestep is governed by individuals in that node at that timestep only.  Individuals migrate between nodes (from a home node </w:t>
      </w:r>
      <w:r w:rsidRPr="00A207AC">
        <w:rPr>
          <w:i/>
        </w:rPr>
        <w:t>i</w:t>
      </w:r>
      <w:r w:rsidRPr="00A207AC">
        <w:t xml:space="preserve"> to destination node </w:t>
      </w:r>
      <w:r w:rsidRPr="00A207AC">
        <w:rPr>
          <w:i/>
        </w:rPr>
        <w:t>j</w:t>
      </w:r>
      <w:r w:rsidRPr="00A207AC">
        <w:t>) with relative destination node rates according to a gravity-like model of migration; migration is modeled as one-day round-trips to prevent unrealistic population accumulation in the largest nodes.</w:t>
      </w:r>
    </w:p>
    <w:p w:rsidR="004F1E70" w:rsidRPr="009C67B9" w:rsidRDefault="004F1E70" w:rsidP="004F1E70">
      <w:pPr>
        <w:rPr>
          <w:rFonts w:eastAsiaTheme="minorEastAsia"/>
        </w:rPr>
      </w:pPr>
      <m:oMathPara>
        <m:oMath>
          <m:eqArr>
            <m:eqArrPr>
              <m:maxDist m:val="1"/>
              <m:ctrlPr>
                <w:rPr>
                  <w:rFonts w:ascii="Cambria Math" w:eastAsiaTheme="minorEastAsia" w:hAnsi="Cambria Math"/>
                  <w:i/>
                </w:rPr>
              </m:ctrlPr>
            </m:eqArrPr>
            <m:e>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r>
                <w:rPr>
                  <w:rFonts w:ascii="Cambria Math" w:eastAsia="Calibri" w:hAnsi="Cambria Math" w:cs="Times New Roman"/>
                </w:rPr>
                <m:t>#</m:t>
              </m:r>
              <m:d>
                <m:dPr>
                  <m:ctrlPr>
                    <w:rPr>
                      <w:rFonts w:ascii="Cambria Math" w:eastAsiaTheme="minorEastAsia" w:hAnsi="Cambria Math"/>
                      <w:i/>
                    </w:rPr>
                  </m:ctrlPr>
                </m:dPr>
                <m:e>
                  <m:r>
                    <w:rPr>
                      <w:rFonts w:ascii="Cambria Math" w:eastAsiaTheme="minorEastAsia" w:hAnsi="Cambria Math"/>
                    </w:rPr>
                    <m:t>3</m:t>
                  </m:r>
                </m:e>
              </m:d>
              <m:ctrlPr>
                <w:rPr>
                  <w:rFonts w:ascii="Cambria Math" w:eastAsia="Calibri" w:hAnsi="Cambria Math" w:cs="Times New Roman"/>
                  <w:i/>
                </w:rPr>
              </m:ctrlPr>
            </m:e>
          </m:eqArr>
        </m:oMath>
      </m:oMathPara>
    </w:p>
    <w:p w:rsidR="004F1E70" w:rsidRPr="00007992" w:rsidRDefault="004F1E70" w:rsidP="004F1E70">
      <w:pPr>
        <w:rPr>
          <w:rFonts w:eastAsiaTheme="minorEastAsia"/>
        </w:rPr>
      </w:pPr>
      <w:r>
        <w:rPr>
          <w:rFonts w:eastAsiaTheme="minorEastAsia"/>
        </w:rPr>
        <w:t xml:space="preserve">Where </w:t>
      </w:r>
      <m:oMath>
        <m:r>
          <w:rPr>
            <w:rFonts w:ascii="Cambria Math" w:eastAsia="Calibri" w:hAnsi="Cambria Math" w:cs="Times New Roman"/>
          </w:rPr>
          <m:t>c</m:t>
        </m:r>
      </m:oMath>
      <w:r>
        <w:rPr>
          <w:rFonts w:eastAsiaTheme="minorEastAsia"/>
        </w:rPr>
        <w:t xml:space="preserve"> = 1 or 2 for the scenarios tested.</w:t>
      </w:r>
    </w:p>
    <w:p w:rsidR="004F1E70" w:rsidRPr="00A207AC" w:rsidRDefault="004F1E70" w:rsidP="004F1E70">
      <w:r w:rsidRPr="00A207AC">
        <w:rPr>
          <w:b/>
        </w:rPr>
        <w:t>Individual-level transitions</w:t>
      </w:r>
    </w:p>
    <w:p w:rsidR="004F1E70" w:rsidRDefault="004F1E70" w:rsidP="004F1E70">
      <w:r w:rsidRPr="00A207AC">
        <w:t xml:space="preserve">With all of this in hand, individuals can be specified by a state space of {disease state </w:t>
      </w:r>
      <w:r w:rsidRPr="00A207AC">
        <w:rPr>
          <w:i/>
        </w:rPr>
        <w:t>X</w:t>
      </w:r>
      <w:r w:rsidRPr="00A207AC">
        <w:t xml:space="preserve">, age </w:t>
      </w:r>
      <w:r w:rsidRPr="00A207AC">
        <w:rPr>
          <w:i/>
        </w:rPr>
        <w:t>a</w:t>
      </w:r>
      <w:r w:rsidRPr="00A207AC">
        <w:t xml:space="preserve">, time in disease state </w:t>
      </w:r>
      <w:r w:rsidRPr="00A207AC">
        <w:rPr>
          <w:i/>
        </w:rPr>
        <w:t>t</w:t>
      </w:r>
      <w:r w:rsidRPr="00A207AC">
        <w:rPr>
          <w:i/>
          <w:vertAlign w:val="subscript"/>
        </w:rPr>
        <w:t>X</w:t>
      </w:r>
      <w:r w:rsidRPr="00A207AC">
        <w:rPr>
          <w:i/>
        </w:rPr>
        <w:t>,</w:t>
      </w:r>
      <w:r w:rsidRPr="00A207AC">
        <w:t xml:space="preserve"> home node </w:t>
      </w:r>
      <w:r w:rsidRPr="00A207AC">
        <w:rPr>
          <w:i/>
        </w:rPr>
        <w:t>i</w:t>
      </w:r>
      <w:r w:rsidRPr="00A207AC">
        <w:t xml:space="preserve">, current node </w:t>
      </w:r>
      <w:r w:rsidRPr="00A207AC">
        <w:rPr>
          <w:i/>
        </w:rPr>
        <w:t>j</w:t>
      </w:r>
      <w:r>
        <w:rPr>
          <w:i/>
        </w:rPr>
        <w:t>,</w:t>
      </w:r>
      <w:r>
        <w:t xml:space="preserve"> acquisition-modulating immunity α, transmission-modulating immunity τ</w:t>
      </w:r>
      <w:r w:rsidRPr="00A207AC">
        <w:t xml:space="preserve">}. The absolute simulation time </w:t>
      </w:r>
      <w:r w:rsidRPr="00A207AC">
        <w:rPr>
          <w:i/>
        </w:rPr>
        <w:t>t</w:t>
      </w:r>
      <w:r w:rsidRPr="00A207AC">
        <w:t xml:space="preserve"> also plays a role due to immunization campaigns on specific dates and seasonal dynamics; this simulation state variable is shared by all individuals.  </w:t>
      </w:r>
      <w:r w:rsidRPr="00A207AC">
        <w:lastRenderedPageBreak/>
        <w:t>Disease state transitions, vital dynamic transitions, and migration transitions are treated independently from one another, simplifying the specification of the transition space.  The individual-level state transitions are presented below in the order in which they are processed in simulation.</w:t>
      </w:r>
      <w:r>
        <w:t xml:space="preserve">  </w:t>
      </w:r>
    </w:p>
    <w:p w:rsidR="004F1E70" w:rsidRPr="00A207AC" w:rsidRDefault="004F1E70" w:rsidP="004F1E70">
      <w:r>
        <w:t>For the sake of readability, elements of the full state</w:t>
      </w:r>
      <m:oMath>
        <m:r>
          <w:rPr>
            <w:rFonts w:ascii="Cambria Math" w:hAnsi="Cambria Math"/>
          </w:rPr>
          <m:t xml:space="preserve"> {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oMath>
      <w:r>
        <w:rPr>
          <w:rFonts w:eastAsiaTheme="minorEastAsia"/>
        </w:rPr>
        <w:t xml:space="preserve"> that do not change in a given transition will be suppressed.  </w:t>
      </w:r>
      <w:r>
        <w:rPr>
          <w:i/>
        </w:rPr>
        <w:t xml:space="preserve">S, E, </w:t>
      </w:r>
      <w:r>
        <w:t xml:space="preserve">and </w:t>
      </w:r>
      <w:r>
        <w:rPr>
          <w:i/>
        </w:rPr>
        <w:t xml:space="preserve">I </w:t>
      </w:r>
      <w:r w:rsidRPr="00A207AC">
        <w:t xml:space="preserve">without subscripts </w:t>
      </w:r>
      <w:r>
        <w:t xml:space="preserve">will </w:t>
      </w:r>
      <w:r w:rsidRPr="00A207AC">
        <w:t xml:space="preserve">indicate </w:t>
      </w:r>
      <w:r>
        <w:t>an individual’s disease state</w:t>
      </w:r>
      <w:r w:rsidRPr="00A207AC">
        <w:t xml:space="preserve">, and with subscripts </w:t>
      </w:r>
      <w:r w:rsidRPr="00A207AC">
        <w:rPr>
          <w:i/>
        </w:rPr>
        <w:t>j</w:t>
      </w:r>
      <w:r w:rsidRPr="00A207AC">
        <w:t xml:space="preserve"> </w:t>
      </w:r>
      <w:r>
        <w:t xml:space="preserve">will </w:t>
      </w:r>
      <w:r w:rsidRPr="00A207AC">
        <w:t xml:space="preserve">indicate the total population in state </w:t>
      </w:r>
      <w:r w:rsidRPr="00A207AC">
        <w:rPr>
          <w:i/>
        </w:rPr>
        <w:t>X</w:t>
      </w:r>
      <w:r w:rsidRPr="00A207AC">
        <w:t xml:space="preserve"> in node </w:t>
      </w:r>
      <w:r w:rsidRPr="00A207AC">
        <w:rPr>
          <w:i/>
        </w:rPr>
        <w:t>j</w:t>
      </w:r>
      <w:r w:rsidRPr="00A207AC">
        <w:t xml:space="preserve">. </w:t>
      </w:r>
      <w:r w:rsidRPr="00A207AC">
        <w:rPr>
          <w:i/>
        </w:rPr>
        <w:t>N</w:t>
      </w:r>
      <w:r w:rsidRPr="00A207AC">
        <w:rPr>
          <w:i/>
        </w:rPr>
        <w:softHyphen/>
      </w:r>
      <w:r w:rsidRPr="00A207AC">
        <w:rPr>
          <w:i/>
          <w:vertAlign w:val="subscript"/>
        </w:rPr>
        <w:t>j</w:t>
      </w:r>
      <w:r w:rsidRPr="00A207AC">
        <w:rPr>
          <w:i/>
        </w:rPr>
        <w:t xml:space="preserve"> </w:t>
      </w:r>
      <w:r w:rsidRPr="00A207AC">
        <w:t xml:space="preserve">indicates the total population of node </w:t>
      </w:r>
      <w:r w:rsidRPr="00A207AC">
        <w:rPr>
          <w:i/>
        </w:rPr>
        <w:t>j</w:t>
      </w:r>
      <w:r w:rsidRPr="00A207AC">
        <w:t xml:space="preserve">.  </w:t>
      </w:r>
    </w:p>
    <w:p w:rsidR="004F1E70" w:rsidRDefault="004F1E70" w:rsidP="004F1E70">
      <w:r w:rsidRPr="00A207AC">
        <w:t>The first transition in a given timestep is aging:</w:t>
      </w:r>
    </w:p>
    <w:p w:rsidR="004F1E70" w:rsidRPr="00007992" w:rsidRDefault="004F1E70" w:rsidP="004F1E70">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a, </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r>
                        <w:rPr>
                          <w:rFonts w:ascii="Cambria Math" w:hAnsi="Cambria Math"/>
                        </w:rPr>
                        <m:t>a+</m:t>
                      </m:r>
                      <m:r>
                        <m:rPr>
                          <m:sty m:val="p"/>
                        </m:rPr>
                        <w:rPr>
                          <w:rFonts w:ascii="Cambria Math" w:hAnsi="Cambria Math"/>
                        </w:rPr>
                        <m:t>Δ</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r>
                        <m:rPr>
                          <m:sty m:val="p"/>
                        </m:rPr>
                        <w:rPr>
                          <w:rFonts w:ascii="Cambria Math" w:hAnsi="Cambria Math"/>
                        </w:rPr>
                        <m:t>Δ</m:t>
                      </m:r>
                    </m:e>
                  </m:d>
                </m:e>
              </m:d>
              <m:r>
                <w:rPr>
                  <w:rFonts w:ascii="Cambria Math" w:hAnsi="Cambria Math"/>
                </w:rPr>
                <m:t>=1#</m:t>
              </m:r>
              <m:d>
                <m:dPr>
                  <m:ctrlPr>
                    <w:rPr>
                      <w:rFonts w:ascii="Cambria Math" w:eastAsiaTheme="minorEastAsia" w:hAnsi="Cambria Math"/>
                      <w:i/>
                    </w:rPr>
                  </m:ctrlPr>
                </m:dPr>
                <m:e>
                  <m:r>
                    <w:rPr>
                      <w:rFonts w:ascii="Cambria Math" w:eastAsiaTheme="minorEastAsia" w:hAnsi="Cambria Math"/>
                    </w:rPr>
                    <m:t>4</m:t>
                  </m:r>
                </m:e>
              </m:d>
              <m:ctrlPr>
                <w:rPr>
                  <w:rFonts w:ascii="Cambria Math" w:hAnsi="Cambria Math"/>
                  <w:i/>
                </w:rPr>
              </m:ctrlPr>
            </m:e>
          </m:eqArr>
        </m:oMath>
      </m:oMathPara>
    </w:p>
    <w:p w:rsidR="004F1E70" w:rsidRPr="00A207AC" w:rsidRDefault="004F1E70" w:rsidP="004F1E70">
      <w:r w:rsidRPr="00A207AC">
        <w:t>Next,</w:t>
      </w:r>
      <w:r>
        <w:t xml:space="preserve"> OPV and IPV</w:t>
      </w:r>
      <w:r w:rsidRPr="00A207AC">
        <w:t xml:space="preserve"> immunization interventions are processed:</w:t>
      </w:r>
    </w:p>
    <w:tbl>
      <w:tblPr>
        <w:tblStyle w:val="TableGrid"/>
        <w:tblW w:w="9445" w:type="dxa"/>
        <w:tblLook w:val="04A0" w:firstRow="1" w:lastRow="0" w:firstColumn="1" w:lastColumn="0" w:noHBand="0" w:noVBand="1"/>
      </w:tblPr>
      <w:tblGrid>
        <w:gridCol w:w="2155"/>
        <w:gridCol w:w="7290"/>
      </w:tblGrid>
      <w:tr w:rsidR="004F1E70" w:rsidRPr="00A207AC" w:rsidTr="00BB4DD5">
        <w:tc>
          <w:tcPr>
            <w:tcW w:w="2155" w:type="dxa"/>
          </w:tcPr>
          <w:p w:rsidR="004F1E70" w:rsidRPr="00A207AC" w:rsidRDefault="004F1E70" w:rsidP="00BB4DD5">
            <w:pPr>
              <w:rPr>
                <w:rFonts w:ascii="Calibri" w:eastAsia="Calibri" w:hAnsi="Calibri" w:cs="Times New Roman"/>
              </w:rPr>
            </w:pPr>
            <w:r>
              <w:rPr>
                <w:rFonts w:ascii="Calibri" w:eastAsia="Calibri" w:hAnsi="Calibri" w:cs="Times New Roman"/>
              </w:rPr>
              <w:t>IPV immunization:</w:t>
            </w:r>
          </w:p>
        </w:tc>
        <w:tc>
          <w:tcPr>
            <w:tcW w:w="7290" w:type="dxa"/>
          </w:tcPr>
          <w:p w:rsidR="004F1E70" w:rsidRPr="000C101C" w:rsidRDefault="004F1E70" w:rsidP="00BB4DD5">
            <w:pPr>
              <w:rPr>
                <w:rFonts w:ascii="Calibri" w:eastAsia="Calibri" w:hAnsi="Calibri" w:cs="Times New Roman"/>
              </w:rPr>
            </w:pPr>
            <m:oMathPara>
              <m:oMathParaPr>
                <m:jc m:val="left"/>
              </m:oMathParaPr>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α, τ</m:t>
                            </m:r>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α</m:t>
                                </m:r>
                                <m:ctrlPr>
                                  <w:rPr>
                                    <w:rFonts w:ascii="Cambria Math" w:hAnsi="Cambria Math"/>
                                    <w:i/>
                                  </w:rPr>
                                </m:ctrlPr>
                              </m:e>
                              <m:sup>
                                <m:r>
                                  <m:rPr>
                                    <m:sty m:val="p"/>
                                  </m:rP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 xml:space="preserve"> </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j</m:t>
                        </m:r>
                      </m:sub>
                    </m:s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hAnsi="Cambria Math"/>
                      </w:rPr>
                      <m:t xml:space="preserve">                                        #(5)##</m:t>
                    </m:r>
                    <m:ctrlPr>
                      <w:rPr>
                        <w:rFonts w:ascii="Cambria Math" w:hAnsi="Cambria Math"/>
                        <w:i/>
                      </w:rPr>
                    </m:ctrlPr>
                  </m:e>
                </m:eqArr>
              </m:oMath>
            </m:oMathPara>
          </w:p>
        </w:tc>
      </w:tr>
      <w:tr w:rsidR="004F1E70" w:rsidRPr="00A207AC" w:rsidTr="00BB4DD5">
        <w:tc>
          <w:tcPr>
            <w:tcW w:w="2155" w:type="dxa"/>
          </w:tcPr>
          <w:p w:rsidR="004F1E70" w:rsidRDefault="004F1E70" w:rsidP="00BB4DD5">
            <w:pPr>
              <w:rPr>
                <w:rFonts w:ascii="Calibri" w:eastAsia="Calibri" w:hAnsi="Calibri" w:cs="Times New Roman"/>
              </w:rPr>
            </w:pPr>
            <w:r>
              <w:rPr>
                <w:rFonts w:ascii="Calibri" w:eastAsia="Calibri" w:hAnsi="Calibri" w:cs="Times New Roman"/>
              </w:rPr>
              <w:t>OPV immunization:</w:t>
            </w:r>
          </w:p>
        </w:tc>
        <w:tc>
          <w:tcPr>
            <w:tcW w:w="7290" w:type="dxa"/>
          </w:tcPr>
          <w:p w:rsidR="004F1E70" w:rsidRPr="000C101C" w:rsidRDefault="004F1E70" w:rsidP="00BB4DD5">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0</m:t>
                            </m:r>
                          </m:e>
                        </m:d>
                      </m:e>
                    </m:d>
                    <m:r>
                      <w:rPr>
                        <w:rFonts w:ascii="Cambria Math" w:eastAsia="Calibri" w:hAnsi="Cambria Math" w:cs="Times New Roman"/>
                      </w:rPr>
                      <m:t>=τ</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kj</m:t>
                        </m:r>
                      </m:sub>
                    </m:sSub>
                    <m:r>
                      <w:rPr>
                        <w:rFonts w:ascii="Cambria Math" w:eastAsia="Calibri" w:hAnsi="Cambria Math" w:cs="Times New Roman"/>
                      </w:rPr>
                      <m:t>δ</m:t>
                    </m:r>
                    <m:d>
                      <m:dPr>
                        <m:ctrlPr>
                          <w:rPr>
                            <w:rFonts w:ascii="Cambria Math" w:eastAsia="Calibri" w:hAnsi="Cambria Math" w:cs="Times New Roman"/>
                            <w:i/>
                          </w:rPr>
                        </m:ctrlPr>
                      </m:dPr>
                      <m:e>
                        <m:r>
                          <w:rPr>
                            <w:rFonts w:ascii="Cambria Math" w:eastAsia="Calibri" w:hAnsi="Cambria Math" w:cs="Times New Roman"/>
                          </w:rPr>
                          <m:t>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k</m:t>
                            </m:r>
                          </m:sub>
                        </m:sSub>
                      </m:e>
                    </m:d>
                    <m:r>
                      <w:rPr>
                        <w:rFonts w:ascii="Cambria Math" w:eastAsia="Calibri" w:hAnsi="Cambria Math" w:cs="Times New Roman"/>
                      </w:rPr>
                      <m:t xml:space="preserve">                                         #</m:t>
                    </m:r>
                    <m:d>
                      <m:dPr>
                        <m:ctrlPr>
                          <w:rPr>
                            <w:rFonts w:ascii="Cambria Math" w:eastAsia="Calibri" w:hAnsi="Cambria Math" w:cs="Times New Roman"/>
                            <w:i/>
                          </w:rPr>
                        </m:ctrlPr>
                      </m:dPr>
                      <m:e>
                        <m:r>
                          <w:rPr>
                            <w:rFonts w:ascii="Cambria Math" w:eastAsia="Calibri" w:hAnsi="Cambria Math" w:cs="Times New Roman"/>
                          </w:rPr>
                          <m:t>6</m:t>
                        </m:r>
                      </m:e>
                    </m:d>
                  </m:e>
                </m:eqArr>
              </m:oMath>
            </m:oMathPara>
          </w:p>
        </w:tc>
      </w:tr>
    </w:tbl>
    <w:p w:rsidR="004F1E70" w:rsidRPr="00A207AC" w:rsidRDefault="004F1E70" w:rsidP="004F1E70">
      <w:pPr>
        <w:rPr>
          <w:rFonts w:eastAsiaTheme="minorEastAsia"/>
        </w:rPr>
      </w:pPr>
      <w:r w:rsidRPr="00A207AC">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j</m:t>
            </m:r>
          </m:sub>
        </m:sSub>
      </m:oMath>
      <w:r w:rsidRPr="00A207AC">
        <w:rPr>
          <w:rFonts w:eastAsiaTheme="minorEastAsia"/>
        </w:rPr>
        <w:t xml:space="preserve"> indicates the effective coverage of </w:t>
      </w:r>
      <w:r>
        <w:rPr>
          <w:rFonts w:eastAsiaTheme="minorEastAsia"/>
        </w:rPr>
        <w:t xml:space="preserve">the </w:t>
      </w:r>
      <w:r w:rsidRPr="00A207AC">
        <w:rPr>
          <w:rFonts w:eastAsiaTheme="minorEastAsia"/>
        </w:rPr>
        <w:t xml:space="preserve">campaign </w:t>
      </w:r>
      <w:r w:rsidRPr="00A207AC">
        <w:rPr>
          <w:rFonts w:eastAsiaTheme="minorEastAsia"/>
          <w:i/>
        </w:rPr>
        <w:t xml:space="preserve">k </w:t>
      </w:r>
      <w:r w:rsidRPr="00A207AC">
        <w:rPr>
          <w:rFonts w:eastAsiaTheme="minorEastAsia"/>
        </w:rPr>
        <w:t xml:space="preserve">in node </w:t>
      </w:r>
      <w:r w:rsidRPr="00A207AC">
        <w:rPr>
          <w:rFonts w:eastAsiaTheme="minorEastAsia"/>
          <w:i/>
        </w:rPr>
        <w:t>j</w:t>
      </w:r>
      <w:r>
        <w:rPr>
          <w:rFonts w:eastAsiaTheme="minorEastAsia"/>
          <w:i/>
        </w:rPr>
        <w:t xml:space="preserve"> </w:t>
      </w:r>
      <w:r>
        <w:rPr>
          <w:rFonts w:eastAsiaTheme="minorEastAsia"/>
        </w:rPr>
        <w:t>(accounting for the effective take of OPV)</w:t>
      </w:r>
      <w:r w:rsidRPr="00A207AC">
        <w:rPr>
          <w:rFonts w:eastAsiaTheme="minorEastAsia"/>
        </w:rPr>
        <w:t xml:space="preserve">, </w:t>
      </w:r>
      <m:oMath>
        <m:r>
          <w:rPr>
            <w:rFonts w:ascii="Cambria Math" w:eastAsiaTheme="minorEastAsia" w:hAnsi="Cambria Math"/>
          </w:rPr>
          <m:t>δ</m:t>
        </m:r>
      </m:oMath>
      <w:r w:rsidRPr="00A207AC">
        <w:rPr>
          <w:rFonts w:eastAsiaTheme="minorEastAsia"/>
        </w:rPr>
        <w:t xml:space="preserve"> is the Kronecker delta function,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Pr="00A207AC">
        <w:rPr>
          <w:rFonts w:eastAsiaTheme="minorEastAsia"/>
        </w:rPr>
        <w:t xml:space="preserve"> is the date of campaign </w:t>
      </w:r>
      <w:r w:rsidRPr="00A207AC">
        <w:rPr>
          <w:rFonts w:eastAsiaTheme="minorEastAsia"/>
          <w:i/>
        </w:rPr>
        <w:t>k</w:t>
      </w:r>
      <w:r w:rsidRPr="00A207AC">
        <w:rPr>
          <w:rFonts w:eastAsiaTheme="minorEastAsia"/>
        </w:rPr>
        <w:t xml:space="preserve">. </w:t>
      </w:r>
    </w:p>
    <w:p w:rsidR="004F1E70" w:rsidRDefault="004F1E70" w:rsidP="004F1E70">
      <w:pPr>
        <w:rPr>
          <w:rFonts w:eastAsiaTheme="minorEastAsia"/>
        </w:rPr>
      </w:pPr>
      <w:r w:rsidRPr="00A207AC">
        <w:rPr>
          <w:rFonts w:eastAsiaTheme="minorEastAsia"/>
        </w:rPr>
        <w:t xml:space="preserve">The infectious dynamics </w:t>
      </w:r>
      <w:r>
        <w:rPr>
          <w:rFonts w:eastAsiaTheme="minorEastAsia"/>
        </w:rPr>
        <w:t>follow:</w:t>
      </w:r>
    </w:p>
    <w:p w:rsidR="004F1E70" w:rsidRPr="00E52227" w:rsidRDefault="004F1E70" w:rsidP="004F1E70">
      <w:pPr>
        <w:rPr>
          <w:rFonts w:eastAsiaTheme="minorEastAsia"/>
        </w:rPr>
      </w:pPr>
      <w:r>
        <w:rPr>
          <w:rFonts w:eastAsiaTheme="minorEastAsia"/>
        </w:rPr>
        <w:t xml:space="preserve">The total infectiousness in node </w:t>
      </w:r>
      <w:r>
        <w:rPr>
          <w:rFonts w:eastAsiaTheme="minorEastAsia"/>
          <w:i/>
        </w:rPr>
        <w:t xml:space="preserve">j </w:t>
      </w:r>
      <w:r>
        <w:rPr>
          <w:rFonts w:eastAsiaTheme="minorEastAsia"/>
        </w:rPr>
        <w:t xml:space="preserve">is given by the sum over infectious individuals </w:t>
      </w:r>
      <w:r>
        <w:rPr>
          <w:rFonts w:eastAsiaTheme="minorEastAsia"/>
          <w:i/>
        </w:rPr>
        <w:t>k</w:t>
      </w:r>
      <w:r>
        <w:rPr>
          <w:rFonts w:eastAsiaTheme="minorEastAsia"/>
        </w:rPr>
        <w:t xml:space="preserve"> in node </w:t>
      </w:r>
      <w:r>
        <w:rPr>
          <w:rFonts w:eastAsiaTheme="minorEastAsia"/>
          <w:i/>
        </w:rPr>
        <w:t>j:</w:t>
      </w:r>
    </w:p>
    <w:p w:rsidR="004F1E70" w:rsidRPr="00E52227" w:rsidRDefault="004F1E70" w:rsidP="004F1E70">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tot, 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k</m:t>
                      </m:r>
                    </m:sub>
                  </m:sSub>
                  <m:r>
                    <w:rPr>
                      <w:rFonts w:ascii="Cambria Math" w:eastAsiaTheme="minorEastAsia" w:hAnsi="Cambria Math"/>
                    </w:rPr>
                    <m:t>*β</m:t>
                  </m:r>
                </m:e>
              </m:nary>
              <m:r>
                <w:rPr>
                  <w:rFonts w:ascii="Cambria Math" w:eastAsiaTheme="minorEastAsia" w:hAnsi="Cambria Math"/>
                </w:rPr>
                <m:t>#</m:t>
              </m:r>
            </m:e>
          </m:eqArr>
          <m:d>
            <m:dPr>
              <m:ctrlPr>
                <w:rPr>
                  <w:rFonts w:ascii="Cambria Math" w:eastAsiaTheme="minorEastAsia" w:hAnsi="Cambria Math"/>
                  <w:i/>
                </w:rPr>
              </m:ctrlPr>
            </m:dPr>
            <m:e>
              <m:r>
                <w:rPr>
                  <w:rFonts w:ascii="Cambria Math" w:eastAsiaTheme="minorEastAsia" w:hAnsi="Cambria Math"/>
                </w:rPr>
                <m:t>7</m:t>
              </m:r>
            </m:e>
          </m:d>
        </m:oMath>
      </m:oMathPara>
    </w:p>
    <w:p w:rsidR="004F1E70" w:rsidRPr="00E52227" w:rsidRDefault="004F1E70" w:rsidP="004F1E70">
      <w:pPr>
        <w:rPr>
          <w:rFonts w:eastAsiaTheme="minorEastAsia"/>
        </w:rPr>
      </w:pPr>
    </w:p>
    <w:tbl>
      <w:tblPr>
        <w:tblStyle w:val="TableGrid"/>
        <w:tblW w:w="9805" w:type="dxa"/>
        <w:tblLook w:val="04A0" w:firstRow="1" w:lastRow="0" w:firstColumn="1" w:lastColumn="0" w:noHBand="0" w:noVBand="1"/>
      </w:tblPr>
      <w:tblGrid>
        <w:gridCol w:w="9805"/>
      </w:tblGrid>
      <w:tr w:rsidR="004F1E70" w:rsidRPr="00A207AC" w:rsidTr="00BB4DD5">
        <w:trPr>
          <w:trHeight w:val="530"/>
        </w:trPr>
        <w:tc>
          <w:tcPr>
            <w:tcW w:w="9805" w:type="dxa"/>
          </w:tcPr>
          <w:p w:rsidR="004F1E70" w:rsidRPr="000C101C" w:rsidRDefault="004F1E70" w:rsidP="00BB4DD5">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 0</m:t>
                            </m:r>
                          </m:e>
                        </m:d>
                      </m:e>
                    </m:d>
                    <m:r>
                      <w:rPr>
                        <w:rFonts w:ascii="Cambria Math" w:eastAsia="Calibri" w:hAnsi="Cambria Math" w:cs="Times New Roman"/>
                      </w:rPr>
                      <m:t>=1-ex</m:t>
                    </m:r>
                    <m:func>
                      <m:funcPr>
                        <m:ctrlPr>
                          <w:rPr>
                            <w:rFonts w:ascii="Cambria Math" w:eastAsia="Calibri" w:hAnsi="Cambria Math" w:cs="Times New Roman"/>
                            <w:i/>
                          </w:rPr>
                        </m:ctrlPr>
                      </m:funcPr>
                      <m:fName>
                        <m:r>
                          <w:rPr>
                            <w:rFonts w:ascii="Cambria Math" w:eastAsia="Calibri" w:hAnsi="Cambria Math" w:cs="Times New Roman"/>
                          </w:rPr>
                          <m:t>p</m:t>
                        </m:r>
                      </m:fName>
                      <m:e>
                        <m:d>
                          <m:dPr>
                            <m:ctrlPr>
                              <w:rPr>
                                <w:rFonts w:ascii="Cambria Math" w:eastAsia="Calibri" w:hAnsi="Cambria Math" w:cs="Times New Roman"/>
                                <w:i/>
                              </w:rPr>
                            </m:ctrlPr>
                          </m:dPr>
                          <m:e>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Δ</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tot, j</m:t>
                                    </m:r>
                                  </m:sub>
                                </m:sSub>
                                <m:r>
                                  <w:rPr>
                                    <w:rFonts w:ascii="Cambria Math" w:eastAsia="Calibri" w:hAnsi="Cambria Math" w:cs="Times New Roman"/>
                                  </w:rPr>
                                  <m:t>*α</m:t>
                                </m:r>
                              </m:num>
                              <m:den>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j</m:t>
                                    </m:r>
                                  </m:sub>
                                </m:sSub>
                                <m:d>
                                  <m:dPr>
                                    <m:ctrlPr>
                                      <w:rPr>
                                        <w:rFonts w:ascii="Cambria Math" w:eastAsia="Calibri" w:hAnsi="Cambria Math" w:cs="Times New Roman"/>
                                        <w:i/>
                                      </w:rPr>
                                    </m:ctrlPr>
                                  </m:dPr>
                                  <m:e>
                                    <m:r>
                                      <w:rPr>
                                        <w:rFonts w:ascii="Cambria Math" w:eastAsia="Calibri" w:hAnsi="Cambria Math" w:cs="Times New Roman"/>
                                      </w:rPr>
                                      <m:t>t</m:t>
                                    </m:r>
                                  </m:e>
                                </m:d>
                              </m:den>
                            </m:f>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8</m:t>
                        </m:r>
                      </m:e>
                    </m:d>
                  </m:e>
                </m:eqArr>
              </m:oMath>
            </m:oMathPara>
          </w:p>
        </w:tc>
      </w:tr>
      <w:tr w:rsidR="004F1E70" w:rsidRPr="00A207AC" w:rsidTr="00BB4DD5">
        <w:tc>
          <w:tcPr>
            <w:tcW w:w="9805" w:type="dxa"/>
          </w:tcPr>
          <w:p w:rsidR="004F1E70" w:rsidRPr="000C101C" w:rsidRDefault="004F1E70" w:rsidP="00BB4DD5">
            <w:pPr>
              <w:rPr>
                <w:rFonts w:ascii="Calibri" w:eastAsia="Calibri" w:hAnsi="Calibri" w:cs="Times New Roman"/>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9</m:t>
                        </m:r>
                      </m:e>
                    </m:d>
                    <m:ctrlPr>
                      <w:rPr>
                        <w:rFonts w:ascii="Cambria Math" w:hAnsi="Cambria Math"/>
                        <w:i/>
                      </w:rPr>
                    </m:ctrlPr>
                  </m:e>
                </m:eqArr>
              </m:oMath>
            </m:oMathPara>
          </w:p>
        </w:tc>
      </w:tr>
      <w:tr w:rsidR="004F1E70" w:rsidRPr="00A207AC" w:rsidTr="00BB4DD5">
        <w:trPr>
          <w:trHeight w:val="467"/>
        </w:trPr>
        <w:tc>
          <w:tcPr>
            <w:tcW w:w="9805" w:type="dxa"/>
          </w:tcPr>
          <w:p w:rsidR="004F1E70" w:rsidRPr="000C101C" w:rsidRDefault="004F1E70" w:rsidP="00BB4DD5">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r>
                      <w:rPr>
                        <w:rFonts w:ascii="Cambria Math" w:hAnsi="Cambria Math"/>
                      </w:rPr>
                      <m:t>#</m:t>
                    </m:r>
                    <m:d>
                      <m:dPr>
                        <m:ctrlPr>
                          <w:rPr>
                            <w:rFonts w:ascii="Cambria Math" w:eastAsia="Calibri" w:hAnsi="Cambria Math" w:cs="Times New Roman"/>
                            <w:i/>
                          </w:rPr>
                        </m:ctrlPr>
                      </m:dPr>
                      <m:e>
                        <m:r>
                          <w:rPr>
                            <w:rFonts w:ascii="Cambria Math" w:eastAsia="Calibri" w:hAnsi="Cambria Math" w:cs="Times New Roman"/>
                          </w:rPr>
                          <m:t>10</m:t>
                        </m:r>
                      </m:e>
                    </m:d>
                    <m:ctrlPr>
                      <w:rPr>
                        <w:rFonts w:ascii="Cambria Math" w:hAnsi="Cambria Math"/>
                        <w:i/>
                      </w:rPr>
                    </m:ctrlPr>
                  </m:e>
                </m:eqArr>
              </m:oMath>
            </m:oMathPara>
          </w:p>
        </w:tc>
      </w:tr>
    </w:tbl>
    <w:p w:rsidR="004F1E70" w:rsidRPr="00A207AC" w:rsidRDefault="004F1E70" w:rsidP="004F1E70">
      <w:r w:rsidRPr="00A207AC">
        <w:t xml:space="preserve">Deaths are processed next: </w:t>
      </w:r>
    </w:p>
    <w:tbl>
      <w:tblPr>
        <w:tblStyle w:val="TableGrid"/>
        <w:tblW w:w="9805" w:type="dxa"/>
        <w:tblLook w:val="04A0" w:firstRow="1" w:lastRow="0" w:firstColumn="1" w:lastColumn="0" w:noHBand="0" w:noVBand="1"/>
      </w:tblPr>
      <w:tblGrid>
        <w:gridCol w:w="9805"/>
      </w:tblGrid>
      <w:tr w:rsidR="004F1E70" w:rsidRPr="00A207AC" w:rsidTr="00BB4DD5">
        <w:trPr>
          <w:trHeight w:val="458"/>
        </w:trPr>
        <w:tc>
          <w:tcPr>
            <w:tcW w:w="9805" w:type="dxa"/>
          </w:tcPr>
          <w:p w:rsidR="004F1E70" w:rsidRPr="000C101C" w:rsidRDefault="004F1E70" w:rsidP="00BB4DD5">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e>
                        </m:d>
                        <m:r>
                          <w:rPr>
                            <w:rFonts w:ascii="Cambria Math" w:hAnsi="Cambria Math"/>
                          </w:rPr>
                          <m:t>→</m:t>
                        </m:r>
                        <m:d>
                          <m:dPr>
                            <m:begChr m:val="{"/>
                            <m:endChr m:val="}"/>
                            <m:ctrlPr>
                              <w:rPr>
                                <w:rFonts w:ascii="Cambria Math" w:hAnsi="Cambria Math"/>
                                <w:i/>
                              </w:rPr>
                            </m:ctrlPr>
                          </m:dPr>
                          <m:e>
                            <m:r>
                              <w:rPr>
                                <w:rFonts w:ascii="Cambria Math" w:hAnsi="Cambria Math"/>
                              </w:rPr>
                              <m:t>∅</m:t>
                            </m:r>
                          </m:e>
                        </m:d>
                      </m:e>
                    </m:d>
                    <m:r>
                      <w:rPr>
                        <w:rFonts w:ascii="Cambria Math" w:hAnsi="Cambria Math"/>
                      </w:rPr>
                      <m:t>=</m:t>
                    </m:r>
                    <m:r>
                      <m:rPr>
                        <m:sty m:val="p"/>
                      </m:rPr>
                      <w:rPr>
                        <w:rFonts w:ascii="Cambria Math" w:hAnsi="Cambria Math"/>
                      </w:rPr>
                      <m:t>Δ</m:t>
                    </m:r>
                    <m:r>
                      <w:rPr>
                        <w:rFonts w:ascii="Cambria Math" w:hAnsi="Cambria Math"/>
                      </w:rPr>
                      <m:t>ν</m:t>
                    </m:r>
                    <m:d>
                      <m:dPr>
                        <m:ctrlPr>
                          <w:rPr>
                            <w:rFonts w:ascii="Cambria Math" w:hAnsi="Cambria Math"/>
                            <w:i/>
                          </w:rPr>
                        </m:ctrlPr>
                      </m:dPr>
                      <m:e>
                        <m:r>
                          <w:rPr>
                            <w:rFonts w:ascii="Cambria Math" w:hAnsi="Cambria Math"/>
                          </w:rPr>
                          <m:t>a</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tc>
      </w:tr>
    </w:tbl>
    <w:p w:rsidR="004F1E70" w:rsidRPr="00A207AC" w:rsidRDefault="004F1E70" w:rsidP="004F1E70">
      <w:r w:rsidRPr="00A207AC">
        <w:t xml:space="preserve">Followed by migration – again, outbound migration follows the rates in Eq. </w:t>
      </w:r>
      <w:r>
        <w:fldChar w:fldCharType="begin"/>
      </w:r>
      <w:r>
        <w:instrText xml:space="preserve"> REF _Ref456038182 \h </w:instrText>
      </w:r>
      <w:r>
        <w:fldChar w:fldCharType="separate"/>
      </w:r>
      <w:r w:rsidRPr="00A207AC">
        <w:t xml:space="preserve">( </w:t>
      </w:r>
      <w:r w:rsidRPr="00A207AC">
        <w:rPr>
          <w:noProof/>
        </w:rPr>
        <w:t>2</w:t>
      </w:r>
      <w:r w:rsidRPr="00A207AC">
        <w:t xml:space="preserve"> )</w:t>
      </w:r>
      <w:r>
        <w:fldChar w:fldCharType="end"/>
      </w:r>
      <w:r>
        <w:t>, and</w:t>
      </w:r>
      <w:r w:rsidRPr="00A207AC">
        <w:t xml:space="preserve"> homebound migration always takes place the following </w:t>
      </w:r>
      <w:r>
        <w:t>timestep</w:t>
      </w:r>
      <w:r w:rsidRPr="00A207AC">
        <w:t>:</w:t>
      </w:r>
    </w:p>
    <w:tbl>
      <w:tblPr>
        <w:tblStyle w:val="TableGrid"/>
        <w:tblW w:w="9805" w:type="dxa"/>
        <w:tblLook w:val="04A0" w:firstRow="1" w:lastRow="0" w:firstColumn="1" w:lastColumn="0" w:noHBand="0" w:noVBand="1"/>
      </w:tblPr>
      <w:tblGrid>
        <w:gridCol w:w="9805"/>
      </w:tblGrid>
      <w:tr w:rsidR="004F1E70" w:rsidRPr="00A207AC" w:rsidTr="00BB4DD5">
        <w:tc>
          <w:tcPr>
            <w:tcW w:w="9805" w:type="dxa"/>
          </w:tcPr>
          <w:p w:rsidR="004F1E70" w:rsidRPr="000C101C" w:rsidRDefault="004F1E70" w:rsidP="00BB4DD5">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i, i</m:t>
                            </m:r>
                          </m:e>
                        </m:d>
                        <m:r>
                          <w:rPr>
                            <w:rFonts w:ascii="Cambria Math" w:hAnsi="Cambria Math"/>
                          </w:rPr>
                          <m:t>→</m:t>
                        </m:r>
                        <m:d>
                          <m:dPr>
                            <m:begChr m:val="{"/>
                            <m:endChr m:val="}"/>
                            <m:ctrlPr>
                              <w:rPr>
                                <w:rFonts w:ascii="Cambria Math" w:hAnsi="Cambria Math"/>
                                <w:i/>
                              </w:rPr>
                            </m:ctrlPr>
                          </m:dPr>
                          <m:e>
                            <m:r>
                              <w:rPr>
                                <w:rFonts w:ascii="Cambria Math" w:hAnsi="Cambria Math"/>
                              </w:rPr>
                              <m:t>i, j≠i</m:t>
                            </m:r>
                          </m:e>
                        </m:d>
                      </m:e>
                    </m:d>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M</m:t>
                        </m:r>
                      </m:e>
                      <m:sub>
                        <m:r>
                          <w:rPr>
                            <w:rFonts w:ascii="Cambria Math" w:hAnsi="Cambria Math"/>
                          </w:rPr>
                          <m:t>ij</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2</m:t>
                        </m:r>
                      </m:e>
                    </m:d>
                    <m:ctrlPr>
                      <w:rPr>
                        <w:rFonts w:ascii="Cambria Math" w:hAnsi="Cambria Math"/>
                        <w:i/>
                      </w:rPr>
                    </m:ctrlPr>
                  </m:e>
                </m:eqArr>
              </m:oMath>
            </m:oMathPara>
          </w:p>
        </w:tc>
      </w:tr>
      <w:tr w:rsidR="004F1E70" w:rsidRPr="00A207AC" w:rsidTr="00BB4DD5">
        <w:trPr>
          <w:trHeight w:val="485"/>
        </w:trPr>
        <w:tc>
          <w:tcPr>
            <w:tcW w:w="9805" w:type="dxa"/>
          </w:tcPr>
          <w:p w:rsidR="004F1E70" w:rsidRPr="000C101C" w:rsidRDefault="004F1E70" w:rsidP="00BB4DD5">
            <w:pPr>
              <w:rPr>
                <w:rFonts w:eastAsiaTheme="minorEastAsia"/>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i, j≠i</m:t>
                            </m:r>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i, i</m:t>
                            </m:r>
                          </m:e>
                        </m:d>
                      </m:e>
                    </m:d>
                    <m:r>
                      <w:rPr>
                        <w:rFonts w:ascii="Cambria Math" w:eastAsia="Calibri" w:hAnsi="Cambria Math" w:cs="Times New Roman"/>
                      </w:rPr>
                      <m:t>=1#</m:t>
                    </m:r>
                    <m:d>
                      <m:dPr>
                        <m:ctrlPr>
                          <w:rPr>
                            <w:rFonts w:ascii="Cambria Math" w:eastAsia="Calibri" w:hAnsi="Cambria Math" w:cs="Times New Roman"/>
                            <w:i/>
                          </w:rPr>
                        </m:ctrlPr>
                      </m:dPr>
                      <m:e>
                        <m:r>
                          <w:rPr>
                            <w:rFonts w:ascii="Cambria Math" w:eastAsia="Calibri" w:hAnsi="Cambria Math" w:cs="Times New Roman"/>
                          </w:rPr>
                          <m:t>13</m:t>
                        </m:r>
                      </m:e>
                    </m:d>
                  </m:e>
                </m:eqArr>
              </m:oMath>
            </m:oMathPara>
          </w:p>
        </w:tc>
      </w:tr>
    </w:tbl>
    <w:p w:rsidR="004F1E70" w:rsidRPr="00A207AC" w:rsidRDefault="004F1E70" w:rsidP="004F1E70">
      <w:r w:rsidRPr="00A207AC">
        <w:t>Finally, new births are processed:</w:t>
      </w:r>
    </w:p>
    <w:tbl>
      <w:tblPr>
        <w:tblStyle w:val="TableGrid"/>
        <w:tblW w:w="9805" w:type="dxa"/>
        <w:tblLook w:val="04A0" w:firstRow="1" w:lastRow="0" w:firstColumn="1" w:lastColumn="0" w:noHBand="0" w:noVBand="1"/>
      </w:tblPr>
      <w:tblGrid>
        <w:gridCol w:w="9805"/>
      </w:tblGrid>
      <w:tr w:rsidR="004F1E70" w:rsidRPr="00A207AC" w:rsidTr="00BB4DD5">
        <w:trPr>
          <w:trHeight w:val="467"/>
        </w:trPr>
        <w:tc>
          <w:tcPr>
            <w:tcW w:w="9805" w:type="dxa"/>
          </w:tcPr>
          <w:p w:rsidR="004F1E70" w:rsidRPr="000C101C" w:rsidRDefault="004F1E70" w:rsidP="00BB4DD5">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N</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r>
                              <w:rPr>
                                <w:rFonts w:ascii="Cambria Math" w:hAnsi="Cambria Math"/>
                              </w:rPr>
                              <m:t>S, 0, 0, i, i, 0, 0</m:t>
                            </m:r>
                          </m:e>
                        </m:d>
                      </m:e>
                    </m:d>
                    <m:r>
                      <w:rPr>
                        <w:rFonts w:ascii="Cambria Math" w:hAnsi="Cambria Math"/>
                      </w:rPr>
                      <m:t>=Poiss</m:t>
                    </m:r>
                    <m:d>
                      <m:dPr>
                        <m:ctrlPr>
                          <w:rPr>
                            <w:rFonts w:ascii="Cambria Math" w:hAnsi="Cambria Math"/>
                            <w:i/>
                          </w:rPr>
                        </m:ctrlPr>
                      </m:dPr>
                      <m:e>
                        <m:r>
                          <m:rPr>
                            <m:sty m:val="p"/>
                          </m:rPr>
                          <w:rPr>
                            <w:rFonts w:ascii="Cambria Math" w:hAnsi="Cambria Math"/>
                          </w:rPr>
                          <m:t>Δ</m:t>
                        </m:r>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ctrlPr>
                          <w:rPr>
                            <w:rFonts w:ascii="Cambria Math" w:eastAsiaTheme="minorEastAsia" w:hAnsi="Cambria Math"/>
                            <w:i/>
                          </w:rPr>
                        </m:ctrlP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tc>
      </w:tr>
    </w:tbl>
    <w:p w:rsidR="004F1E70" w:rsidRDefault="004F1E70" w:rsidP="004F1E70">
      <w:r w:rsidRPr="00A207AC">
        <w:t xml:space="preserve">Equations </w:t>
      </w:r>
      <w:r w:rsidRPr="00A207AC">
        <w:fldChar w:fldCharType="begin"/>
      </w:r>
      <w:r w:rsidRPr="00A207AC">
        <w:instrText xml:space="preserve"> REF _Ref449621993 \h  \* MERGEFORMAT </w:instrText>
      </w:r>
      <w:r w:rsidRPr="00A207AC">
        <w:fldChar w:fldCharType="separate"/>
      </w:r>
      <w:r w:rsidRPr="00A207AC">
        <w:t xml:space="preserve">( </w:t>
      </w:r>
      <w:r>
        <w:rPr>
          <w:noProof/>
        </w:rPr>
        <w:t>1-14</w:t>
      </w:r>
      <w:r w:rsidRPr="00A207AC">
        <w:t xml:space="preserve"> )</w:t>
      </w:r>
      <w:r w:rsidRPr="00A207AC">
        <w:fldChar w:fldCharType="end"/>
      </w:r>
      <w:r w:rsidRPr="00A207AC">
        <w:t xml:space="preserve"> combine to specify the agent-based model as implemented. This specification can also be converted into a set of stochastic difference equations; the resulting equations are rather unwieldy </w:t>
      </w:r>
      <w:r w:rsidRPr="00A207AC">
        <w:lastRenderedPageBreak/>
        <w:t xml:space="preserve">and somewhat difficult to read, limiting how informative they are to the reader. </w:t>
      </w:r>
      <w:r>
        <w:t xml:space="preserve"> The relevant model parameters are summarized in </w:t>
      </w:r>
      <w:r>
        <w:rPr>
          <w:highlight w:val="yellow"/>
        </w:rPr>
        <w:fldChar w:fldCharType="begin"/>
      </w:r>
      <w:r>
        <w:instrText xml:space="preserve"> REF _Ref458507313 \h </w:instrText>
      </w:r>
      <w:r>
        <w:rPr>
          <w:highlight w:val="yellow"/>
        </w:rPr>
      </w:r>
      <w:r>
        <w:rPr>
          <w:highlight w:val="yellow"/>
        </w:rPr>
        <w:fldChar w:fldCharType="separate"/>
      </w:r>
      <w:r>
        <w:t xml:space="preserve">Table </w:t>
      </w:r>
      <w:r>
        <w:rPr>
          <w:noProof/>
        </w:rPr>
        <w:t>1</w:t>
      </w:r>
      <w:r>
        <w:rPr>
          <w:highlight w:val="yellow"/>
        </w:rPr>
        <w:fldChar w:fldCharType="end"/>
      </w:r>
      <w:r>
        <w:t>.</w:t>
      </w:r>
    </w:p>
    <w:p w:rsidR="004F1E70" w:rsidRDefault="004F1E70" w:rsidP="004F1E70"/>
    <w:tbl>
      <w:tblPr>
        <w:tblStyle w:val="TableGrid"/>
        <w:tblW w:w="10620" w:type="dxa"/>
        <w:tblInd w:w="-545" w:type="dxa"/>
        <w:tblLayout w:type="fixed"/>
        <w:tblLook w:val="04A0" w:firstRow="1" w:lastRow="0" w:firstColumn="1" w:lastColumn="0" w:noHBand="0" w:noVBand="1"/>
      </w:tblPr>
      <w:tblGrid>
        <w:gridCol w:w="3330"/>
        <w:gridCol w:w="1530"/>
        <w:gridCol w:w="4320"/>
        <w:gridCol w:w="1440"/>
      </w:tblGrid>
      <w:tr w:rsidR="004F1E70" w:rsidTr="00BB4DD5">
        <w:tc>
          <w:tcPr>
            <w:tcW w:w="3330" w:type="dxa"/>
          </w:tcPr>
          <w:p w:rsidR="004F1E70" w:rsidRPr="002D5939" w:rsidRDefault="004F1E70" w:rsidP="00BB4DD5">
            <w:r>
              <w:t>Parameter description (symbol)</w:t>
            </w:r>
          </w:p>
        </w:tc>
        <w:tc>
          <w:tcPr>
            <w:tcW w:w="1530" w:type="dxa"/>
          </w:tcPr>
          <w:p w:rsidR="004F1E70" w:rsidRPr="002D5939" w:rsidRDefault="004F1E70" w:rsidP="00BB4DD5">
            <w:r>
              <w:t>Value(s)</w:t>
            </w:r>
          </w:p>
        </w:tc>
        <w:tc>
          <w:tcPr>
            <w:tcW w:w="4320" w:type="dxa"/>
          </w:tcPr>
          <w:p w:rsidR="004F1E70" w:rsidRPr="002D5939" w:rsidRDefault="004F1E70" w:rsidP="00BB4DD5">
            <w:r>
              <w:t>Relevant effect or equation</w:t>
            </w:r>
          </w:p>
        </w:tc>
        <w:tc>
          <w:tcPr>
            <w:tcW w:w="1440" w:type="dxa"/>
          </w:tcPr>
          <w:p w:rsidR="004F1E70" w:rsidRDefault="004F1E70" w:rsidP="00BB4DD5">
            <w:r>
              <w:t>Comparison references</w:t>
            </w:r>
          </w:p>
        </w:tc>
      </w:tr>
      <w:tr w:rsidR="004F1E70" w:rsidTr="00BB4DD5">
        <w:tc>
          <w:tcPr>
            <w:tcW w:w="3330" w:type="dxa"/>
          </w:tcPr>
          <w:p w:rsidR="004F1E70" w:rsidRPr="002D5939" w:rsidRDefault="004F1E70" w:rsidP="00BB4DD5">
            <w:r>
              <w:t>OPV transmission modifier (</w:t>
            </w:r>
            <m:oMath>
              <m:sSub>
                <m:sSubPr>
                  <m:ctrlPr>
                    <w:rPr>
                      <w:rFonts w:ascii="Cambria Math" w:hAnsi="Cambria Math"/>
                      <w:i/>
                    </w:rPr>
                  </m:ctrlPr>
                </m:sSubPr>
                <m:e>
                  <m:r>
                    <w:rPr>
                      <w:rFonts w:ascii="Cambria Math" w:hAnsi="Cambria Math"/>
                    </w:rPr>
                    <m:t>τ</m:t>
                  </m:r>
                </m:e>
                <m:sub>
                  <m:r>
                    <w:rPr>
                      <w:rFonts w:ascii="Cambria Math" w:hAnsi="Cambria Math"/>
                    </w:rPr>
                    <m:t>OPV</m:t>
                  </m:r>
                </m:sub>
              </m:sSub>
            </m:oMath>
            <w:r>
              <w:t>)</w:t>
            </w:r>
          </w:p>
        </w:tc>
        <w:tc>
          <w:tcPr>
            <w:tcW w:w="1530" w:type="dxa"/>
          </w:tcPr>
          <w:p w:rsidR="004F1E70" w:rsidRPr="002D5939" w:rsidRDefault="004F1E70" w:rsidP="00BB4DD5">
            <w:r>
              <w:t>0.9</w:t>
            </w:r>
          </w:p>
        </w:tc>
        <w:tc>
          <w:tcPr>
            <w:tcW w:w="4320" w:type="dxa"/>
          </w:tcPr>
          <w:p w:rsidR="004F1E70" w:rsidRPr="002D5939" w:rsidRDefault="004F1E70" w:rsidP="00BB4DD5">
            <w:pPr>
              <w:rPr>
                <w:rFonts w:eastAsiaTheme="minorEastAsia"/>
              </w:rPr>
            </w:pPr>
            <w:r>
              <w:rPr>
                <w:rFonts w:ascii="Calibri" w:eastAsia="Calibri" w:hAnsi="Calibri" w:cs="Times New Roman"/>
              </w:rPr>
              <w:t xml:space="preserve">Upon clearance of OPV infection or IPV immunization in OPV-exposed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OPV</m:t>
                  </m:r>
                </m:sub>
              </m:sSub>
              <m:r>
                <w:rPr>
                  <w:rFonts w:ascii="Cambria Math" w:hAnsi="Cambria Math"/>
                </w:rPr>
                <m:t>)</m:t>
              </m:r>
            </m:oMath>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Tr="00BB4DD5">
        <w:tc>
          <w:tcPr>
            <w:tcW w:w="3330" w:type="dxa"/>
          </w:tcPr>
          <w:p w:rsidR="004F1E70" w:rsidRPr="002D5939" w:rsidRDefault="004F1E70" w:rsidP="00BB4DD5">
            <w:r>
              <w:t>OPV acquisition modifier (</w:t>
            </w:r>
            <m:oMath>
              <m:sSub>
                <m:sSubPr>
                  <m:ctrlPr>
                    <w:rPr>
                      <w:rFonts w:ascii="Cambria Math" w:hAnsi="Cambria Math"/>
                      <w:i/>
                    </w:rPr>
                  </m:ctrlPr>
                </m:sSubPr>
                <m:e>
                  <m:r>
                    <w:rPr>
                      <w:rFonts w:ascii="Cambria Math" w:hAnsi="Cambria Math"/>
                    </w:rPr>
                    <m:t>α</m:t>
                  </m:r>
                </m:e>
                <m:sub>
                  <m:r>
                    <w:rPr>
                      <w:rFonts w:ascii="Cambria Math" w:hAnsi="Cambria Math"/>
                    </w:rPr>
                    <m:t>OPV</m:t>
                  </m:r>
                </m:sub>
              </m:sSub>
            </m:oMath>
            <w:r>
              <w:t>)</w:t>
            </w:r>
          </w:p>
        </w:tc>
        <w:tc>
          <w:tcPr>
            <w:tcW w:w="1530" w:type="dxa"/>
          </w:tcPr>
          <w:p w:rsidR="004F1E70" w:rsidRPr="002D5939" w:rsidRDefault="004F1E70" w:rsidP="00BB4DD5">
            <w:r>
              <w:t>0.6</w:t>
            </w:r>
          </w:p>
        </w:tc>
        <w:tc>
          <w:tcPr>
            <w:tcW w:w="4320" w:type="dxa"/>
          </w:tcPr>
          <w:p w:rsidR="004F1E70" w:rsidRPr="002D5939" w:rsidRDefault="004F1E70" w:rsidP="00BB4DD5">
            <w:r>
              <w:rPr>
                <w:rFonts w:ascii="Calibri" w:eastAsia="Calibri" w:hAnsi="Calibri" w:cs="Times New Roman"/>
              </w:rPr>
              <w:t xml:space="preserve">Upon clearance of OPV infection or IPV immunization in OPV-exposed individuals: </w:t>
            </w:r>
            <m:oMath>
              <m:r>
                <w:rPr>
                  <w:rFonts w:ascii="Cambria Math" w:eastAsia="Calibri" w:hAnsi="Cambria Math" w:cs="Times New Roman"/>
                </w:rPr>
                <m:t xml:space="preserve">   </m:t>
              </m:r>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OPV</m:t>
                  </m:r>
                </m:sub>
              </m:sSub>
              <m:r>
                <w:rPr>
                  <w:rFonts w:ascii="Cambria Math" w:hAnsi="Cambria Math"/>
                </w:rPr>
                <m:t>)</m:t>
              </m:r>
            </m:oMath>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RPr="002D5939" w:rsidTr="00BB4DD5">
        <w:tc>
          <w:tcPr>
            <w:tcW w:w="3330" w:type="dxa"/>
          </w:tcPr>
          <w:p w:rsidR="004F1E70" w:rsidRPr="002D5939" w:rsidRDefault="004F1E70" w:rsidP="00BB4DD5">
            <w:r>
              <w:t>IPV transmission modifier (</w:t>
            </w:r>
            <m:oMath>
              <m:sSub>
                <m:sSubPr>
                  <m:ctrlPr>
                    <w:rPr>
                      <w:rFonts w:ascii="Cambria Math" w:hAnsi="Cambria Math"/>
                      <w:i/>
                    </w:rPr>
                  </m:ctrlPr>
                </m:sSubPr>
                <m:e>
                  <m:r>
                    <w:rPr>
                      <w:rFonts w:ascii="Cambria Math" w:hAnsi="Cambria Math"/>
                    </w:rPr>
                    <m:t>τ</m:t>
                  </m:r>
                </m:e>
                <m:sub>
                  <m:r>
                    <w:rPr>
                      <w:rFonts w:ascii="Cambria Math" w:hAnsi="Cambria Math"/>
                    </w:rPr>
                    <m:t>IPV</m:t>
                  </m:r>
                </m:sub>
              </m:sSub>
            </m:oMath>
            <w:r>
              <w:t>)</w:t>
            </w:r>
          </w:p>
        </w:tc>
        <w:tc>
          <w:tcPr>
            <w:tcW w:w="1530" w:type="dxa"/>
          </w:tcPr>
          <w:p w:rsidR="004F1E70" w:rsidRPr="002D5939" w:rsidRDefault="004F1E70" w:rsidP="00BB4DD5">
            <w:r>
              <w:t>0.1</w:t>
            </w:r>
          </w:p>
        </w:tc>
        <w:tc>
          <w:tcPr>
            <w:tcW w:w="4320" w:type="dxa"/>
          </w:tcPr>
          <w:p w:rsidR="004F1E70" w:rsidRPr="00305062" w:rsidRDefault="004F1E70" w:rsidP="00BB4DD5">
            <w:pPr>
              <w:rPr>
                <w:rFonts w:eastAsiaTheme="minorEastAsia"/>
              </w:rPr>
            </w:pPr>
            <w:r>
              <w:rPr>
                <w:rFonts w:eastAsiaTheme="minorEastAsia"/>
              </w:rPr>
              <w:t xml:space="preserve">Upon IPV immunization in OPV-naïve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IPV</m:t>
                  </m:r>
                </m:sub>
              </m:sSub>
              <m:r>
                <w:rPr>
                  <w:rFonts w:ascii="Cambria Math" w:hAnsi="Cambria Math"/>
                </w:rPr>
                <m:t>)</m:t>
              </m:r>
            </m:oMath>
          </w:p>
        </w:tc>
        <w:tc>
          <w:tcPr>
            <w:tcW w:w="1440" w:type="dxa"/>
          </w:tcPr>
          <w:p w:rsidR="004F1E70" w:rsidRDefault="004F1E70" w:rsidP="00BB4DD5">
            <w:pPr>
              <w:rPr>
                <w:rFonts w:eastAsiaTheme="minorEastAsia"/>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RPr="002D5939" w:rsidTr="00BB4DD5">
        <w:tc>
          <w:tcPr>
            <w:tcW w:w="3330" w:type="dxa"/>
          </w:tcPr>
          <w:p w:rsidR="004F1E70" w:rsidRPr="002D5939" w:rsidRDefault="004F1E70" w:rsidP="00BB4DD5">
            <w:r>
              <w:t>IPV acquisition modifier (</w:t>
            </w:r>
            <m:oMath>
              <m:sSub>
                <m:sSubPr>
                  <m:ctrlPr>
                    <w:rPr>
                      <w:rFonts w:ascii="Cambria Math" w:hAnsi="Cambria Math"/>
                      <w:i/>
                    </w:rPr>
                  </m:ctrlPr>
                </m:sSubPr>
                <m:e>
                  <m:r>
                    <w:rPr>
                      <w:rFonts w:ascii="Cambria Math" w:hAnsi="Cambria Math"/>
                    </w:rPr>
                    <m:t>α</m:t>
                  </m:r>
                </m:e>
                <m:sub>
                  <m:r>
                    <w:rPr>
                      <w:rFonts w:ascii="Cambria Math" w:hAnsi="Cambria Math"/>
                    </w:rPr>
                    <m:t>IPV</m:t>
                  </m:r>
                </m:sub>
              </m:sSub>
            </m:oMath>
            <w:r>
              <w:t>)</w:t>
            </w:r>
          </w:p>
        </w:tc>
        <w:tc>
          <w:tcPr>
            <w:tcW w:w="1530" w:type="dxa"/>
          </w:tcPr>
          <w:p w:rsidR="004F1E70" w:rsidRPr="002D5939" w:rsidRDefault="004F1E70" w:rsidP="00BB4DD5">
            <w:r>
              <w:t>0.1</w:t>
            </w:r>
          </w:p>
        </w:tc>
        <w:tc>
          <w:tcPr>
            <w:tcW w:w="4320" w:type="dxa"/>
          </w:tcPr>
          <w:p w:rsidR="004F1E70" w:rsidRPr="002D5939" w:rsidRDefault="004F1E70" w:rsidP="00BB4DD5">
            <w:r>
              <w:rPr>
                <w:rFonts w:eastAsiaTheme="minorEastAsia"/>
              </w:rPr>
              <w:t xml:space="preserve">Upon IPV immunization in OPV-naïve individuals:                  </w:t>
            </w:r>
            <m:oMath>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IPV</m:t>
                  </m:r>
                </m:sub>
              </m:sSub>
              <m:r>
                <w:rPr>
                  <w:rFonts w:ascii="Cambria Math" w:hAnsi="Cambria Math"/>
                </w:rPr>
                <m:t>)</m:t>
              </m:r>
            </m:oMath>
          </w:p>
        </w:tc>
        <w:tc>
          <w:tcPr>
            <w:tcW w:w="1440" w:type="dxa"/>
          </w:tcPr>
          <w:p w:rsidR="004F1E70" w:rsidRDefault="004F1E70" w:rsidP="00BB4DD5">
            <w:pPr>
              <w:rPr>
                <w:rFonts w:eastAsiaTheme="minorEastAsia"/>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RPr="002D5939" w:rsidTr="00BB4DD5">
        <w:tc>
          <w:tcPr>
            <w:tcW w:w="3330" w:type="dxa"/>
          </w:tcPr>
          <w:p w:rsidR="004F1E70" w:rsidRPr="00305062" w:rsidRDefault="004F1E70" w:rsidP="00BB4DD5">
            <w:r>
              <w:t>Age-dependent susceptibility intercept (</w:t>
            </w:r>
            <w:r>
              <w:rPr>
                <w:i/>
              </w:rPr>
              <w:t>f</w:t>
            </w:r>
            <w:r>
              <w:rPr>
                <w:i/>
                <w:vertAlign w:val="subscript"/>
              </w:rPr>
              <w:t>0</w:t>
            </w:r>
            <w:r>
              <w:t>)</w:t>
            </w:r>
          </w:p>
        </w:tc>
        <w:tc>
          <w:tcPr>
            <w:tcW w:w="1530" w:type="dxa"/>
          </w:tcPr>
          <w:p w:rsidR="004F1E70" w:rsidRPr="002D5939" w:rsidRDefault="004F1E70" w:rsidP="00BB4DD5">
            <w:r>
              <w:t>0.0</w:t>
            </w:r>
          </w:p>
        </w:tc>
        <w:tc>
          <w:tcPr>
            <w:tcW w:w="4320" w:type="dxa"/>
          </w:tcPr>
          <w:p w:rsidR="004F1E70" w:rsidRPr="002D5939" w:rsidRDefault="004F1E70" w:rsidP="00BB4DD5">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Pr="00305062" w:rsidRDefault="004F1E70" w:rsidP="00BB4DD5">
            <w:r>
              <w:t>Age-dependent susceptibility slope (</w:t>
            </w:r>
            <w:r>
              <w:rPr>
                <w:i/>
              </w:rPr>
              <w:t>f</w:t>
            </w:r>
            <w:r>
              <w:rPr>
                <w:i/>
                <w:vertAlign w:val="subscript"/>
              </w:rPr>
              <w:t>1</w:t>
            </w:r>
            <w:r>
              <w:t>)</w:t>
            </w:r>
          </w:p>
        </w:tc>
        <w:tc>
          <w:tcPr>
            <w:tcW w:w="1530" w:type="dxa"/>
          </w:tcPr>
          <w:p w:rsidR="004F1E70" w:rsidRDefault="004F1E70" w:rsidP="00BB4DD5">
            <w:r>
              <w:t>0.5</w:t>
            </w:r>
          </w:p>
        </w:tc>
        <w:tc>
          <w:tcPr>
            <w:tcW w:w="4320" w:type="dxa"/>
          </w:tcPr>
          <w:p w:rsidR="004F1E70" w:rsidRDefault="004F1E70" w:rsidP="00BB4DD5">
            <w:pPr>
              <w:rPr>
                <w:rFonts w:ascii="Calibri" w:eastAsia="Calibri" w:hAnsi="Calibri" w:cs="Times New Roman"/>
              </w:rPr>
            </w:pPr>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Default="004F1E70" w:rsidP="00BB4DD5">
            <w:r>
              <w:t>Migration rate scalar (</w:t>
            </w:r>
            <m:oMath>
              <m:r>
                <w:rPr>
                  <w:rFonts w:ascii="Cambria Math" w:eastAsia="Calibri" w:hAnsi="Cambria Math" w:cs="Times New Roman"/>
                </w:rPr>
                <m:t>κ</m:t>
              </m:r>
            </m:oMath>
            <w:r>
              <w:t>)</w:t>
            </w:r>
          </w:p>
        </w:tc>
        <w:tc>
          <w:tcPr>
            <w:tcW w:w="1530" w:type="dxa"/>
          </w:tcPr>
          <w:p w:rsidR="004F1E70" w:rsidRDefault="004F1E70" w:rsidP="00BB4DD5">
            <w:r>
              <w:t>Varied in separatrix</w:t>
            </w:r>
          </w:p>
        </w:tc>
        <w:tc>
          <w:tcPr>
            <w:tcW w:w="4320" w:type="dxa"/>
          </w:tcPr>
          <w:p w:rsidR="004F1E70" w:rsidRDefault="004F1E70" w:rsidP="00BB4DD5">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4F1E70" w:rsidRPr="009C67B9"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4F1E70" w:rsidRPr="002D5939" w:rsidTr="00BB4DD5">
        <w:tc>
          <w:tcPr>
            <w:tcW w:w="3330" w:type="dxa"/>
          </w:tcPr>
          <w:p w:rsidR="004F1E70" w:rsidRDefault="004F1E70" w:rsidP="00BB4DD5">
            <w:r>
              <w:t>Migration rate distance dependence (</w:t>
            </w:r>
            <m:oMath>
              <m:r>
                <w:rPr>
                  <w:rFonts w:ascii="Cambria Math" w:hAnsi="Cambria Math"/>
                </w:rPr>
                <m:t>c</m:t>
              </m:r>
              <m:r>
                <w:rPr>
                  <w:rFonts w:ascii="Cambria Math" w:eastAsia="Calibri" w:hAnsi="Cambria Math" w:cs="Times New Roman"/>
                </w:rPr>
                <m:t>)</m:t>
              </m:r>
            </m:oMath>
          </w:p>
        </w:tc>
        <w:tc>
          <w:tcPr>
            <w:tcW w:w="1530" w:type="dxa"/>
          </w:tcPr>
          <w:p w:rsidR="004F1E70" w:rsidRDefault="004F1E70" w:rsidP="00BB4DD5">
            <w:r>
              <w:t>{1, 2}</w:t>
            </w:r>
          </w:p>
        </w:tc>
        <w:tc>
          <w:tcPr>
            <w:tcW w:w="4320" w:type="dxa"/>
          </w:tcPr>
          <w:p w:rsidR="004F1E70" w:rsidRDefault="004F1E70" w:rsidP="00BB4DD5">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4F1E70" w:rsidRPr="009C67B9"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4F1E70" w:rsidRPr="002D5939" w:rsidTr="00BB4DD5">
        <w:tc>
          <w:tcPr>
            <w:tcW w:w="3330" w:type="dxa"/>
          </w:tcPr>
          <w:p w:rsidR="004F1E70" w:rsidRDefault="004F1E70" w:rsidP="00BB4DD5">
            <w:r>
              <w:t>Duration of exposed state (</w:t>
            </w:r>
            <m:oMath>
              <m:r>
                <w:rPr>
                  <w:rFonts w:ascii="Cambria Math" w:eastAsiaTheme="minorEastAsia" w:hAnsi="Cambria Math"/>
                </w:rPr>
                <m:t>σ)</m:t>
              </m:r>
            </m:oMath>
          </w:p>
        </w:tc>
        <w:tc>
          <w:tcPr>
            <w:tcW w:w="1530" w:type="dxa"/>
          </w:tcPr>
          <w:p w:rsidR="004F1E70" w:rsidRDefault="004F1E70" w:rsidP="00BB4DD5">
            <w:r>
              <w:t>3</w:t>
            </w:r>
          </w:p>
        </w:tc>
        <w:tc>
          <w:tcPr>
            <w:tcW w:w="4320" w:type="dxa"/>
          </w:tcPr>
          <w:p w:rsidR="004F1E70" w:rsidRDefault="004F1E70" w:rsidP="00BB4DD5">
            <w:pPr>
              <w:rPr>
                <w:rFonts w:ascii="Calibri" w:eastAsia="Calibri" w:hAnsi="Calibri" w:cs="Times New Roman"/>
              </w:rPr>
            </w:pPr>
            <m:oMathPara>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oMath>
            </m:oMathPara>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4F1E70" w:rsidRPr="002D5939" w:rsidTr="00BB4DD5">
        <w:tc>
          <w:tcPr>
            <w:tcW w:w="3330" w:type="dxa"/>
          </w:tcPr>
          <w:p w:rsidR="004F1E70" w:rsidRDefault="004F1E70" w:rsidP="00BB4DD5">
            <w:r>
              <w:t>Duration of infectious state (</w:t>
            </w:r>
            <m:oMath>
              <m:r>
                <w:rPr>
                  <w:rFonts w:ascii="Cambria Math" w:eastAsiaTheme="minorEastAsia" w:hAnsi="Cambria Math"/>
                </w:rPr>
                <m:t xml:space="preserve">γ) </m:t>
              </m:r>
            </m:oMath>
          </w:p>
        </w:tc>
        <w:tc>
          <w:tcPr>
            <w:tcW w:w="1530" w:type="dxa"/>
          </w:tcPr>
          <w:p w:rsidR="004F1E70" w:rsidRDefault="004F1E70" w:rsidP="00BB4DD5">
            <w:r>
              <w:t>27</w:t>
            </w:r>
          </w:p>
        </w:tc>
        <w:tc>
          <w:tcPr>
            <w:tcW w:w="4320" w:type="dxa"/>
          </w:tcPr>
          <w:p w:rsidR="004F1E70" w:rsidRDefault="004F1E70" w:rsidP="00BB4DD5">
            <w:pPr>
              <w:rPr>
                <w:rFonts w:ascii="Calibri" w:eastAsia="Calibri" w:hAnsi="Calibri" w:cs="Times New Roman"/>
              </w:rPr>
            </w:pPr>
            <m:oMathPara>
              <m:oMath>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oMath>
            </m:oMathPara>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4F1E70" w:rsidRPr="002D5939" w:rsidTr="00BB4DD5">
        <w:tc>
          <w:tcPr>
            <w:tcW w:w="3330" w:type="dxa"/>
          </w:tcPr>
          <w:p w:rsidR="004F1E70" w:rsidRDefault="004F1E70" w:rsidP="00BB4DD5">
            <w:r>
              <w:t>Initial infectiousness of Sabin 2 relative to fully-reverted (</w:t>
            </w:r>
            <m:oMath>
              <m:r>
                <w:rPr>
                  <w:rFonts w:ascii="Cambria Math" w:hAnsi="Cambria Math"/>
                </w:rPr>
                <m:t>f)</m:t>
              </m:r>
            </m:oMath>
          </w:p>
        </w:tc>
        <w:tc>
          <w:tcPr>
            <w:tcW w:w="1530" w:type="dxa"/>
          </w:tcPr>
          <w:p w:rsidR="004F1E70" w:rsidRDefault="004F1E70" w:rsidP="00BB4DD5">
            <w:r>
              <w:t xml:space="preserve">{0.25, 0.5} </w:t>
            </w:r>
          </w:p>
        </w:tc>
        <w:tc>
          <w:tcPr>
            <w:tcW w:w="4320" w:type="dxa"/>
          </w:tcPr>
          <w:p w:rsidR="004F1E70" w:rsidRDefault="004F1E70" w:rsidP="00BB4DD5">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6&lt;/sup&gt;", "plainTextFormattedCitation" : "6", "previouslyFormattedCitation" : "&lt;sup&gt;4&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6</w:t>
            </w:r>
            <w:r>
              <w:rPr>
                <w:rFonts w:ascii="Calibri" w:eastAsia="Calibri" w:hAnsi="Calibri" w:cs="Times New Roman"/>
              </w:rPr>
              <w:fldChar w:fldCharType="end"/>
            </w:r>
          </w:p>
        </w:tc>
      </w:tr>
      <w:tr w:rsidR="004F1E70" w:rsidRPr="002D5939" w:rsidTr="00BB4DD5">
        <w:tc>
          <w:tcPr>
            <w:tcW w:w="3330" w:type="dxa"/>
          </w:tcPr>
          <w:p w:rsidR="004F1E70" w:rsidRDefault="004F1E70" w:rsidP="00BB4DD5">
            <w:r>
              <w:t>Final R</w:t>
            </w:r>
            <w:r>
              <w:softHyphen/>
            </w:r>
            <w:r>
              <w:rPr>
                <w:vertAlign w:val="subscript"/>
              </w:rPr>
              <w:t>0</w:t>
            </w:r>
            <w:r>
              <w:t xml:space="preserve"> of reverted Sabin 2</w:t>
            </w:r>
          </w:p>
        </w:tc>
        <w:tc>
          <w:tcPr>
            <w:tcW w:w="1530" w:type="dxa"/>
          </w:tcPr>
          <w:p w:rsidR="004F1E70" w:rsidRDefault="004F1E70" w:rsidP="00BB4DD5">
            <w:r>
              <w:t>{1.2, 1.5, 2, 3}</w:t>
            </w:r>
          </w:p>
        </w:tc>
        <w:tc>
          <w:tcPr>
            <w:tcW w:w="4320" w:type="dxa"/>
          </w:tcPr>
          <w:p w:rsidR="004F1E70" w:rsidRPr="006F704B" w:rsidRDefault="004F1E70" w:rsidP="00BB4DD5">
            <w:pPr>
              <w:rPr>
                <w:rFonts w:ascii="Calibri" w:eastAsia="Calibri" w:hAnsi="Calibri"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r>
                      <w:rPr>
                        <w:rFonts w:ascii="Cambria Math" w:eastAsia="Calibri" w:hAnsi="Cambria Math" w:cs="Times New Roman"/>
                      </w:rPr>
                      <m:t>γ</m:t>
                    </m:r>
                  </m:num>
                  <m:den>
                    <m:nary>
                      <m:naryPr>
                        <m:limLoc m:val="undOvr"/>
                        <m:subHide m:val="1"/>
                        <m:supHide m:val="1"/>
                        <m:ctrlPr>
                          <w:rPr>
                            <w:rFonts w:ascii="Cambria Math" w:hAnsi="Cambria Math"/>
                            <w:i/>
                          </w:rPr>
                        </m:ctrlPr>
                      </m:naryPr>
                      <m:sub/>
                      <m:sup/>
                      <m:e>
                        <m:r>
                          <w:rPr>
                            <w:rFonts w:ascii="Cambria Math" w:hAnsi="Cambria Math"/>
                          </w:rPr>
                          <m:t>α</m:t>
                        </m:r>
                        <m:d>
                          <m:dPr>
                            <m:ctrlPr>
                              <w:rPr>
                                <w:rFonts w:ascii="Cambria Math" w:hAnsi="Cambria Math"/>
                                <w:i/>
                              </w:rPr>
                            </m:ctrlPr>
                          </m:dPr>
                          <m:e>
                            <m:r>
                              <w:rPr>
                                <w:rFonts w:ascii="Cambria Math" w:hAnsi="Cambria Math"/>
                              </w:rPr>
                              <m:t>a</m:t>
                            </m:r>
                          </m:e>
                        </m:d>
                        <m:r>
                          <w:rPr>
                            <w:rFonts w:ascii="Cambria Math" w:hAnsi="Cambria Math"/>
                          </w:rPr>
                          <m:t xml:space="preserve"> * f</m:t>
                        </m:r>
                        <m:d>
                          <m:dPr>
                            <m:ctrlPr>
                              <w:rPr>
                                <w:rFonts w:ascii="Cambria Math" w:hAnsi="Cambria Math"/>
                                <w:i/>
                              </w:rPr>
                            </m:ctrlPr>
                          </m:dPr>
                          <m:e>
                            <m:r>
                              <w:rPr>
                                <w:rFonts w:ascii="Cambria Math" w:hAnsi="Cambria Math"/>
                              </w:rPr>
                              <m:t>a</m:t>
                            </m:r>
                          </m:e>
                        </m:d>
                        <m:r>
                          <w:rPr>
                            <w:rFonts w:ascii="Cambria Math" w:hAnsi="Cambria Math"/>
                          </w:rPr>
                          <m:t>da</m:t>
                        </m:r>
                      </m:e>
                    </m:nary>
                  </m:den>
                </m:f>
              </m:oMath>
            </m:oMathPara>
          </w:p>
          <w:p w:rsidR="004F1E70" w:rsidRPr="006F704B" w:rsidRDefault="004F1E70" w:rsidP="00BB4DD5">
            <w:pPr>
              <w:rPr>
                <w:rFonts w:ascii="Calibri" w:eastAsia="Calibri" w:hAnsi="Calibri" w:cs="Times New Roman"/>
              </w:rPr>
            </w:pPr>
            <w:r>
              <w:rPr>
                <w:rFonts w:ascii="Calibri" w:eastAsia="Calibri" w:hAnsi="Calibri" w:cs="Times New Roman"/>
              </w:rPr>
              <w:t xml:space="preserve">Denominator indicates correction for age-dependent susceptibility, with </w:t>
            </w:r>
            <m:oMath>
              <m:r>
                <w:rPr>
                  <w:rFonts w:ascii="Cambria Math" w:hAnsi="Cambria Math"/>
                </w:rPr>
                <m:t>α</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defined as in (1) and </w:t>
            </w:r>
            <m:oMath>
              <m:r>
                <w:rPr>
                  <w:rFonts w:ascii="Cambria Math" w:hAnsi="Cambria Math"/>
                </w:rPr>
                <m:t>f</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the population age distribution.</w:t>
            </w:r>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Default="004F1E70" w:rsidP="00BB4DD5">
            <w:r>
              <w:t>Delay before Sabin reversion (</w:t>
            </w:r>
            <m:oMath>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m:t>
              </m:r>
            </m:oMath>
          </w:p>
        </w:tc>
        <w:tc>
          <w:tcPr>
            <w:tcW w:w="1530" w:type="dxa"/>
          </w:tcPr>
          <w:p w:rsidR="004F1E70" w:rsidRDefault="004F1E70" w:rsidP="00BB4DD5">
            <w:r>
              <w:t>86 (time of final outbreak response campaign)</w:t>
            </w:r>
          </w:p>
        </w:tc>
        <w:tc>
          <w:tcPr>
            <w:tcW w:w="4320" w:type="dxa"/>
          </w:tcPr>
          <w:p w:rsidR="004F1E70" w:rsidRDefault="004F1E70" w:rsidP="00BB4DD5">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Default="004F1E70" w:rsidP="00BB4DD5">
            <w:r>
              <w:t>Timescale of Sabin reversion (</w:t>
            </w:r>
            <m:oMath>
              <m:r>
                <w:rPr>
                  <w:rFonts w:ascii="Cambria Math" w:hAnsi="Cambria Math"/>
                </w:rPr>
                <m:t>λ)</m:t>
              </m:r>
            </m:oMath>
          </w:p>
        </w:tc>
        <w:tc>
          <w:tcPr>
            <w:tcW w:w="1530" w:type="dxa"/>
          </w:tcPr>
          <w:p w:rsidR="004F1E70" w:rsidRDefault="004F1E70" w:rsidP="00BB4DD5">
            <w:r>
              <w:t>{60, 150}</w:t>
            </w:r>
          </w:p>
        </w:tc>
        <w:tc>
          <w:tcPr>
            <w:tcW w:w="4320" w:type="dxa"/>
          </w:tcPr>
          <w:p w:rsidR="004F1E70" w:rsidRDefault="004F1E70" w:rsidP="00BB4DD5">
            <w:pPr>
              <w:keepNext/>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4F1E70" w:rsidRDefault="004F1E70" w:rsidP="00BB4DD5">
            <w:pPr>
              <w:keepNext/>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111/risa.12022", "ISSN" : "1539-6924", "PMID" : "23470192", "abstract" : "The live, attenuated oral poliovirus vaccine (OPV) provides a powerful tool for controlling and stopping the transmission of wild polioviruses (WPVs), although the risks of vaccine-associated paralytic polio (VAPP) and circulating vaccine-derived poliovirus (cVDPV) outbreaks exist as long as OPV remains in use. Understanding the dynamics of cVDPV emergence and outbreaks as a function of population immunity and other risk factors may help to improve risk management and the development of strategies to respond to possible outbreaks. We performed a comprehensive review of the literature related to the process of OPV evolution and information available from actual experiences with cVDPV outbreaks. Only a relatively small fraction of poliovirus infections cause symptoms, which makes direct observation of the trajectory of OPV evolution within a population impractical and leads to significant uncertainty. Despite a large global surveillance system, the existing genetic sequence data largely provide information about transmitted virulent polioviruses that caused acute flaccid paralysis, and essentially no data track the changes that occur in OPV sequences as the viruses transmit largely asymptomatically through real populations with suboptimal immunity. We updated estimates of cVDPV risks based on actual experiences and identified the many limitations in the existing data on poliovirus transmission and immunity and OPV virus evolution that complicate modeling. Modelers should explore the space of potential model formulations and inputs consistent with the available evidence and future studies should seek to improve our understanding of the OPV virus evolution process to provide better information for policymakers working to manage cVDPV risks.", "author" : [ { "dropping-particle" : "", "family" : "Duintjer Tebbens", "given" : "Radboud J", "non-dropping-particle" : "", "parse-names" : false, "suffix" : "" }, { "dropping-particle" : "", "family" : "Pallansch", "given" : "Mark A", "non-dropping-particle" : "", "parse-names" : false, "suffix" : "" }, { "dropping-particle" : "", "family" : "Kim", "given" : "Jong-Hoon", "non-dropping-particle" : "", "parse-names" : false, "suffix" : "" }, { "dropping-particle" : "", "family" : "Burns", "given" : "Cara C", "non-dropping-particle" : "", "parse-names" : false, "suffix" : "" }, { "dropping-particle" : "", "family" : "Kew", "given" : "Olen M", "non-dropping-particle" : "", "parse-names" : false, "suffix" : "" }, { "dropping-particle" : "", "family" : "Oberste", "given" : "M Steven", "non-dropping-particle" : "", "parse-names" : false, "suffix" : "" }, { "dropping-particle" : "", "family" : "Diop", "given" : "Ousmane M",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680-702", "title" : "Oral poliovirus vaccine evolution and insights relevant to modeling the risks of circulating vaccine-derived polioviruses (cVDPVs).", "type" : "article-journal", "volume" : "33" }, "uris" : [ "http://www.mendeley.com/documents/?uuid=60c59e46-ee49-3212-9bf3-c478c538342f" ] } ], "mendeley" : { "formattedCitation" : "&lt;sup&gt;9&lt;/sup&gt;", "plainTextFormattedCitation" : "9", "previouslyFormattedCitation" : "&lt;sup&gt;7&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9</w:t>
            </w:r>
            <w:r>
              <w:rPr>
                <w:rFonts w:ascii="Calibri" w:eastAsia="Calibri" w:hAnsi="Calibri" w:cs="Times New Roman"/>
              </w:rPr>
              <w:fldChar w:fldCharType="end"/>
            </w:r>
          </w:p>
        </w:tc>
      </w:tr>
    </w:tbl>
    <w:p w:rsidR="004F1E70" w:rsidRPr="002D5939" w:rsidRDefault="004F1E70" w:rsidP="004F1E70">
      <w:pPr>
        <w:pStyle w:val="Caption"/>
      </w:pPr>
      <w:bookmarkStart w:id="7" w:name="_Ref458507313"/>
      <w:r>
        <w:t xml:space="preserve">Table </w:t>
      </w:r>
      <w:r>
        <w:fldChar w:fldCharType="begin"/>
      </w:r>
      <w:r>
        <w:instrText xml:space="preserve"> SEQ Table \* ARABIC </w:instrText>
      </w:r>
      <w:r>
        <w:fldChar w:fldCharType="separate"/>
      </w:r>
      <w:r>
        <w:rPr>
          <w:noProof/>
        </w:rPr>
        <w:t>1</w:t>
      </w:r>
      <w:r>
        <w:rPr>
          <w:noProof/>
        </w:rPr>
        <w:fldChar w:fldCharType="end"/>
      </w:r>
      <w:bookmarkEnd w:id="7"/>
      <w:r>
        <w:t>: Description of all model parameters relevant to the study</w:t>
      </w:r>
    </w:p>
    <w:p w:rsidR="004F1E70" w:rsidRDefault="004F1E70" w:rsidP="004F1E70">
      <w:pPr>
        <w:rPr>
          <w:b/>
        </w:rPr>
      </w:pPr>
    </w:p>
    <w:p w:rsidR="004F1E70" w:rsidRPr="00C63835" w:rsidRDefault="004F1E70" w:rsidP="004F1E70">
      <w:r>
        <w:rPr>
          <w:b/>
        </w:rPr>
        <w:t>Calibration</w:t>
      </w:r>
    </w:p>
    <w:p w:rsidR="004F1E70" w:rsidRDefault="004F1E70" w:rsidP="004F1E70">
      <w:r>
        <w:lastRenderedPageBreak/>
        <w:t xml:space="preserve">In 2008, a seasonal peak in endemic transmission in Nigeria apparently seeded outbreaks that propagated over the following two years throughout the West African countries modeled in this work.  Comparing this historical outbreak with the behavior of modeled outbreaks allows for qualitative bounds to be placed on the magnitude of migration rates in the model.  </w:t>
      </w:r>
      <w:r>
        <w:fldChar w:fldCharType="begin"/>
      </w:r>
      <w:r>
        <w:instrText xml:space="preserve"> REF _Ref459891284 \h </w:instrText>
      </w:r>
      <w:r>
        <w:fldChar w:fldCharType="separate"/>
      </w:r>
      <w:r>
        <w:t xml:space="preserve">Figure </w:t>
      </w:r>
      <w:r>
        <w:rPr>
          <w:noProof/>
        </w:rPr>
        <w:t>1</w:t>
      </w:r>
      <w:r>
        <w:fldChar w:fldCharType="end"/>
      </w:r>
      <w:r>
        <w:t xml:space="preserve"> presents this historical outbreak, with countries placed into a rough ordering from northwest at the top to southeast at the bottom, producing a striking traveling epidemic pattern.</w:t>
      </w:r>
    </w:p>
    <w:p w:rsidR="004F1E70" w:rsidRDefault="004F1E70" w:rsidP="004F1E70">
      <w:pPr>
        <w:keepNext/>
      </w:pPr>
      <w:r>
        <w:rPr>
          <w:noProof/>
        </w:rPr>
        <w:drawing>
          <wp:inline distT="0" distB="0" distL="0" distR="0">
            <wp:extent cx="5943600" cy="3067050"/>
            <wp:effectExtent l="0" t="0" r="0" b="0"/>
            <wp:docPr id="12" name="Picture 12" descr="outbreak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break_dat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Pr="00E63A02" w:rsidRDefault="004F1E70" w:rsidP="004F1E70">
      <w:pPr>
        <w:pStyle w:val="Caption"/>
      </w:pPr>
      <w:bookmarkStart w:id="8" w:name="_Ref459891284"/>
      <w:r>
        <w:t xml:space="preserve">Figure </w:t>
      </w:r>
      <w:r>
        <w:fldChar w:fldCharType="begin"/>
      </w:r>
      <w:r>
        <w:instrText xml:space="preserve"> SEQ Figure \* ARABIC </w:instrText>
      </w:r>
      <w:r>
        <w:fldChar w:fldCharType="separate"/>
      </w:r>
      <w:r>
        <w:rPr>
          <w:noProof/>
        </w:rPr>
        <w:t>1</w:t>
      </w:r>
      <w:r>
        <w:rPr>
          <w:noProof/>
        </w:rPr>
        <w:fldChar w:fldCharType="end"/>
      </w:r>
      <w:bookmarkEnd w:id="8"/>
      <w:r>
        <w:t xml:space="preserve">: Wild Poliovirus Type 1 outbreak in West Africa, 2008-2010. Countries are roughly ordered northwest to southeast from top to bottom.  </w:t>
      </w:r>
    </w:p>
    <w:p w:rsidR="004F1E70" w:rsidRDefault="004F1E70" w:rsidP="004F1E70">
      <w:r>
        <w:t>Calibrating the properties of the modeled migration network to this past poliovirus outbreak presents inherent difficulties – due to the case-to-infection ratio, the spread of infection is poorly sampled; disease propagation on the network is stochastic, and only a single observation of propagation on the network is observed; and the propagation process depends not only on the structure of the migration network, but also on the uncertain transmissibility and immunity conditions in the nodes of the network.  For these reasons, a detailed calibration of the migration models to the full spatial infection traces is not attempted.  Rather, calibration qualitatively targets the temporal behavior of the outbreak, seeking to minimize the differences between a “case-weighted time” in each country from data (Eq. 15</w:t>
      </w:r>
      <w:r>
        <w:fldChar w:fldCharType="begin"/>
      </w:r>
      <w:r>
        <w:instrText xml:space="preserve"> REF _Ref459817352 \h </w:instrText>
      </w:r>
      <w:r>
        <w:fldChar w:fldCharType="end"/>
      </w:r>
      <w:r>
        <w:t>) and “incidence-weighted time” from simulation in each country (Eq. 16).  The relative amplitudes of the outbreaks in different countries are not targeted as part of the calibration.</w:t>
      </w:r>
    </w:p>
    <w:tbl>
      <w:tblPr>
        <w:tblStyle w:val="TableGrid"/>
        <w:tblW w:w="0" w:type="auto"/>
        <w:tblLook w:val="04A0" w:firstRow="1" w:lastRow="0" w:firstColumn="1" w:lastColumn="0" w:noHBand="0" w:noVBand="1"/>
      </w:tblPr>
      <w:tblGrid>
        <w:gridCol w:w="8005"/>
        <w:gridCol w:w="1345"/>
      </w:tblGrid>
      <w:tr w:rsidR="004F1E70" w:rsidTr="00BB4DD5">
        <w:tc>
          <w:tcPr>
            <w:tcW w:w="8005" w:type="dxa"/>
          </w:tcPr>
          <w:p w:rsidR="004F1E70" w:rsidRPr="00555CB6" w:rsidRDefault="004F1E70" w:rsidP="00BB4DD5">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 t</m:t>
                                </m:r>
                              </m:sub>
                            </m:sSub>
                          </m:e>
                        </m:d>
                      </m:e>
                    </m:nary>
                  </m:den>
                </m:f>
                <m:r>
                  <w:rPr>
                    <w:rFonts w:ascii="Cambria Math" w:hAnsi="Cambria Math"/>
                  </w:rPr>
                  <m:t xml:space="preserve"> </m:t>
                </m:r>
              </m:oMath>
            </m:oMathPara>
          </w:p>
        </w:tc>
        <w:tc>
          <w:tcPr>
            <w:tcW w:w="1345" w:type="dxa"/>
          </w:tcPr>
          <w:p w:rsidR="004F1E70" w:rsidRPr="00555CB6" w:rsidRDefault="004F1E70" w:rsidP="00BB4DD5">
            <w:pPr>
              <w:pStyle w:val="Caption"/>
              <w:rPr>
                <w:b/>
                <w:color w:val="auto"/>
              </w:rPr>
            </w:pPr>
            <m:oMathPara>
              <m:oMath>
                <m:d>
                  <m:dPr>
                    <m:ctrlPr>
                      <w:rPr>
                        <w:rFonts w:ascii="Cambria Math" w:eastAsiaTheme="minorEastAsia" w:hAnsi="Cambria Math"/>
                        <w:color w:val="auto"/>
                      </w:rPr>
                    </m:ctrlPr>
                  </m:dPr>
                  <m:e>
                    <m:r>
                      <m:rPr>
                        <m:sty m:val="bi"/>
                      </m:rPr>
                      <w:rPr>
                        <w:rFonts w:ascii="Cambria Math" w:eastAsiaTheme="minorEastAsia" w:hAnsi="Cambria Math"/>
                        <w:color w:val="auto"/>
                      </w:rPr>
                      <m:t>15</m:t>
                    </m:r>
                  </m:e>
                </m:d>
              </m:oMath>
            </m:oMathPara>
          </w:p>
        </w:tc>
      </w:tr>
      <w:tr w:rsidR="004F1E70" w:rsidTr="00BB4DD5">
        <w:tc>
          <w:tcPr>
            <w:tcW w:w="8005" w:type="dxa"/>
          </w:tcPr>
          <w:p w:rsidR="004F1E70" w:rsidRPr="00555CB6" w:rsidRDefault="004F1E70" w:rsidP="00BB4DD5">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 t</m:t>
                                </m:r>
                              </m:sub>
                            </m:sSub>
                          </m:e>
                        </m:d>
                      </m:e>
                    </m:nary>
                  </m:den>
                </m:f>
                <m:r>
                  <w:rPr>
                    <w:rFonts w:ascii="Cambria Math" w:hAnsi="Cambria Math"/>
                  </w:rPr>
                  <m:t xml:space="preserve"> </m:t>
                </m:r>
              </m:oMath>
            </m:oMathPara>
          </w:p>
        </w:tc>
        <w:tc>
          <w:tcPr>
            <w:tcW w:w="1345" w:type="dxa"/>
          </w:tcPr>
          <w:p w:rsidR="004F1E70" w:rsidRPr="00555CB6" w:rsidRDefault="004F1E70" w:rsidP="00BB4DD5">
            <w:pPr>
              <w:pStyle w:val="Caption"/>
              <w:rPr>
                <w:b/>
                <w:color w:val="auto"/>
              </w:rPr>
            </w:pPr>
            <m:oMathPara>
              <m:oMath>
                <m:d>
                  <m:dPr>
                    <m:ctrlPr>
                      <w:rPr>
                        <w:rFonts w:ascii="Cambria Math" w:eastAsiaTheme="minorEastAsia" w:hAnsi="Cambria Math"/>
                        <w:color w:val="auto"/>
                      </w:rPr>
                    </m:ctrlPr>
                  </m:dPr>
                  <m:e>
                    <m:r>
                      <m:rPr>
                        <m:sty m:val="bi"/>
                      </m:rPr>
                      <w:rPr>
                        <w:rFonts w:ascii="Cambria Math" w:eastAsiaTheme="minorEastAsia" w:hAnsi="Cambria Math"/>
                        <w:color w:val="auto"/>
                      </w:rPr>
                      <m:t>16</m:t>
                    </m:r>
                  </m:e>
                </m:d>
              </m:oMath>
            </m:oMathPara>
          </w:p>
        </w:tc>
      </w:tr>
      <w:tr w:rsidR="004F1E70" w:rsidTr="00BB4DD5">
        <w:tc>
          <w:tcPr>
            <w:tcW w:w="8005" w:type="dxa"/>
          </w:tcPr>
          <w:p w:rsidR="004F1E70" w:rsidRPr="00555CB6" w:rsidRDefault="004F1E70" w:rsidP="00BB4DD5">
            <w:pPr>
              <w:jc w:val="center"/>
              <w:rPr>
                <w:rFonts w:eastAsiaTheme="minorEastAsia"/>
              </w:rPr>
            </w:pPr>
            <m:oMath>
              <m:r>
                <w:rPr>
                  <w:rFonts w:ascii="Cambria Math" w:hAnsi="Cambria Math"/>
                </w:rPr>
                <m:t xml:space="preserve">σ=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e>
                          </m:d>
                        </m:e>
                        <m:sup>
                          <m:r>
                            <w:rPr>
                              <w:rFonts w:ascii="Cambria Math" w:hAnsi="Cambria Math"/>
                            </w:rPr>
                            <m:t>2</m:t>
                          </m:r>
                        </m:sup>
                      </m:sSup>
                    </m:e>
                  </m:nary>
                </m:e>
              </m:rad>
              <m:r>
                <w:rPr>
                  <w:rFonts w:ascii="Cambria Math" w:hAnsi="Cambria Math"/>
                </w:rPr>
                <m:t xml:space="preserve"> </m:t>
              </m:r>
            </m:oMath>
            <w:r w:rsidRPr="00555CB6">
              <w:rPr>
                <w:rFonts w:eastAsiaTheme="minorEastAsia"/>
              </w:rPr>
              <w:t xml:space="preserve">  </w:t>
            </w:r>
            <m:oMath>
              <m:r>
                <w:rPr>
                  <w:rFonts w:ascii="Cambria Math" w:hAnsi="Cambria Math"/>
                </w:rPr>
                <m:t xml:space="preserve"> </m:t>
              </m:r>
            </m:oMath>
          </w:p>
        </w:tc>
        <w:tc>
          <w:tcPr>
            <w:tcW w:w="1345" w:type="dxa"/>
          </w:tcPr>
          <w:p w:rsidR="004F1E70" w:rsidRPr="00555CB6" w:rsidRDefault="004F1E70" w:rsidP="00BB4DD5">
            <w:pPr>
              <w:pStyle w:val="Caption"/>
              <w:rPr>
                <w:b/>
                <w:color w:val="auto"/>
              </w:rPr>
            </w:pPr>
            <m:oMathPara>
              <m:oMath>
                <m:d>
                  <m:dPr>
                    <m:ctrlPr>
                      <w:rPr>
                        <w:rFonts w:ascii="Cambria Math" w:eastAsiaTheme="minorEastAsia" w:hAnsi="Cambria Math"/>
                        <w:color w:val="auto"/>
                      </w:rPr>
                    </m:ctrlPr>
                  </m:dPr>
                  <m:e>
                    <m:r>
                      <m:rPr>
                        <m:sty m:val="bi"/>
                      </m:rPr>
                      <w:rPr>
                        <w:rFonts w:ascii="Cambria Math" w:eastAsiaTheme="minorEastAsia" w:hAnsi="Cambria Math"/>
                        <w:color w:val="auto"/>
                      </w:rPr>
                      <m:t>17</m:t>
                    </m:r>
                  </m:e>
                </m:d>
              </m:oMath>
            </m:oMathPara>
          </w:p>
        </w:tc>
      </w:tr>
    </w:tbl>
    <w:p w:rsidR="004F1E70" w:rsidRDefault="004F1E70" w:rsidP="004F1E70">
      <w:pPr>
        <w:rPr>
          <w:rFonts w:eastAsiaTheme="minorEastAsia"/>
        </w:rPr>
      </w:pPr>
      <w:r>
        <w:lastRenderedPageBreak/>
        <w:t xml:space="preserve">With </w:t>
      </w:r>
      <w:r>
        <w:rPr>
          <w:i/>
        </w:rPr>
        <w:t xml:space="preserve">t </w:t>
      </w:r>
      <w:r>
        <w:t xml:space="preserve">stepping in 30-day increments beginning on Jan 1, 2008; </w:t>
      </w:r>
      <m:oMath>
        <m:sSub>
          <m:sSubPr>
            <m:ctrlPr>
              <w:rPr>
                <w:rFonts w:ascii="Cambria Math" w:hAnsi="Cambria Math"/>
                <w:i/>
              </w:rPr>
            </m:ctrlPr>
          </m:sSubPr>
          <m:e>
            <m:r>
              <w:rPr>
                <w:rFonts w:ascii="Cambria Math" w:hAnsi="Cambria Math"/>
              </w:rPr>
              <m:t>C</m:t>
            </m:r>
          </m:e>
          <m:sub>
            <m:r>
              <w:rPr>
                <w:rFonts w:ascii="Cambria Math" w:hAnsi="Cambria Math"/>
              </w:rPr>
              <m:t>j,t</m:t>
            </m:r>
          </m:sub>
        </m:sSub>
      </m:oMath>
      <w:r>
        <w:rPr>
          <w:rFonts w:eastAsiaTheme="minorEastAsia"/>
        </w:rPr>
        <w:t xml:space="preserve"> indicating the number of cases in country </w:t>
      </w:r>
      <w:r w:rsidRPr="00FE45FA">
        <w:rPr>
          <w:rFonts w:eastAsiaTheme="minorEastAsia"/>
          <w:i/>
        </w:rPr>
        <w:t>j</w:t>
      </w:r>
      <w:r>
        <w:t xml:space="preserve"> during time bin </w:t>
      </w:r>
      <w:r w:rsidRPr="00FE45FA">
        <w:rPr>
          <w:i/>
        </w:rPr>
        <w:t>t</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j,t</m:t>
            </m:r>
          </m:sub>
        </m:sSub>
      </m:oMath>
      <w:r>
        <w:rPr>
          <w:rFonts w:eastAsiaTheme="minorEastAsia"/>
        </w:rPr>
        <w:t xml:space="preserve"> indicating the number of infections in country </w:t>
      </w:r>
      <w:r>
        <w:rPr>
          <w:rFonts w:eastAsiaTheme="minorEastAsia"/>
          <w:i/>
        </w:rPr>
        <w:t xml:space="preserve">j </w:t>
      </w:r>
      <w:r>
        <w:rPr>
          <w:rFonts w:eastAsiaTheme="minorEastAsia"/>
        </w:rPr>
        <w:t xml:space="preserve">during time bin </w:t>
      </w:r>
      <w:r w:rsidRPr="00FE45FA">
        <w:rPr>
          <w:rFonts w:eastAsiaTheme="minorEastAsia"/>
          <w:i/>
        </w:rPr>
        <w:t>t</w:t>
      </w:r>
      <w:r>
        <w:rPr>
          <w:rFonts w:eastAsiaTheme="minorEastAsia"/>
        </w:rPr>
        <w:t xml:space="preserve">. As the exact peak of the Nigeria outbreak may shift from simulation to simul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oMath>
      <w:r>
        <w:rPr>
          <w:rFonts w:eastAsiaTheme="minorEastAsia"/>
        </w:rPr>
        <w:t xml:space="preserve"> is defined relative to that peak in each simulation.  </w:t>
      </w:r>
      <w:r w:rsidRPr="00FE45FA">
        <w:t>The</w:t>
      </w:r>
      <w:r>
        <w:t xml:space="preserve"> calibration aims to minimize the term </w:t>
      </w:r>
      <m:oMath>
        <m:r>
          <w:rPr>
            <w:rFonts w:ascii="Cambria Math" w:hAnsi="Cambria Math"/>
          </w:rPr>
          <m:t>σ</m:t>
        </m:r>
      </m:oMath>
      <w:r>
        <w:rPr>
          <w:rFonts w:eastAsiaTheme="minorEastAsia"/>
        </w:rPr>
        <w:t xml:space="preserve"> defined in Eq. 17 above (in practice, it actually aims to maximize </w:t>
      </w:r>
      <m:oMath>
        <m:r>
          <w:rPr>
            <w:rFonts w:ascii="Cambria Math" w:hAnsi="Cambria Math"/>
          </w:rPr>
          <m:t>-log10(σ)</m:t>
        </m:r>
      </m:oMath>
      <w:r>
        <w:rPr>
          <w:rFonts w:eastAsiaTheme="minorEastAsia"/>
        </w:rPr>
        <w:t xml:space="preserve">).  </w:t>
      </w:r>
    </w:p>
    <w:p w:rsidR="004F1E70" w:rsidRDefault="004F1E70" w:rsidP="004F1E70">
      <w:pPr>
        <w:rPr>
          <w:rFonts w:eastAsiaTheme="minorEastAsia"/>
        </w:rPr>
      </w:pPr>
      <w:r>
        <w:rPr>
          <w:rFonts w:eastAsiaTheme="minorEastAsia"/>
        </w:rPr>
        <w:t>Incremental Mixture Importance Sampling (IMIS) is used to sample and re-sample a 2D parameter space of R</w:t>
      </w:r>
      <w:r>
        <w:rPr>
          <w:rFonts w:eastAsiaTheme="minorEastAsia"/>
          <w:vertAlign w:val="subscript"/>
        </w:rPr>
        <w:t>0</w:t>
      </w:r>
      <w:r>
        <w:rPr>
          <w:rFonts w:eastAsiaTheme="minorEastAsia"/>
        </w:rPr>
        <w:t xml:space="preserve"> and overall migration rate.</w:t>
      </w:r>
      <w:r>
        <w:rPr>
          <w:rFonts w:eastAsiaTheme="minorEastAsia"/>
        </w:rPr>
        <w:fldChar w:fldCharType="begin" w:fldLock="1"/>
      </w:r>
      <w:r>
        <w:rPr>
          <w:rFonts w:eastAsiaTheme="minorEastAsia"/>
        </w:rPr>
        <w:instrText>ADDIN CSL_CITATION { "citationItems" : [ { "id" : "ITEM-1", "itemData" : { "DOI" : "10.1111/j.1541-0420.2010.01399.x", "ISSN" : "1541-0420", "PMID" : "20222935", "abstract" : "The Joint United Nations Programme on HIV/AIDS (UNAIDS) has decided to use Bayesian melding as the basis for its probabilistic projections of HIV prevalence in countries with generalized epidemics. This combines a mechanistic epidemiological model, prevalence data, and expert opinion. Initially, the posterior distribution was approximated by sampling-importance-resampling, which is simple to implement, easy to interpret, transparent to users, and gave acceptable results for most countries. For some countries, however, this is not computationally efficient because the posterior distribution tends to be concentrated around nonlinear ridges and can also be multimodal. We propose instead incremental mixture importance sampling (IMIS), which iteratively builds up a better importance sampling function. This retains the simplicity and transparency of sampling importance resampling, but is much more efficient computationally. It also leads to a simple estimator of the integrated likelihood that is the basis for Bayesian model comparison and model averaging. In simulation experiments and on real data, it outperformed both sampling importance resampling and three publicly available generic Markov chain Monte Carlo algorithms for this kind of problem.", "author" : [ { "dropping-particle" : "", "family" : "Raftery", "given" : "Adrian E", "non-dropping-particle" : "", "parse-names" : false, "suffix" : "" }, { "dropping-particle" : "", "family" : "Bao", "given" : "Le", "non-dropping-particle" : "", "parse-names" : false, "suffix" : "" } ], "container-title" : "Biometrics", "id" : "ITEM-1", "issue" : "4", "issued" : { "date-parts" : [ [ "2010", "12" ] ] }, "page" : "1162-73", "title" : "Estimating and Projecting Trends in HIV/AIDS Generalized Epidemics Using Incremental Mixture Importance Sampling.", "type" : "article-journal", "volume" : "66" }, "uris" : [ "http://www.mendeley.com/documents/?uuid=c9e3b548-d232-4001-a131-45c058d44e7a" ] } ], "mendeley" : { "formattedCitation" : "&lt;sup&gt;10&lt;/sup&gt;", "plainTextFormattedCitation" : "10", "previouslyFormattedCitation" : "&lt;sup&gt;8&lt;/sup&gt;" }, "properties" : { "noteIndex" : 0 }, "schema" : "https://github.com/citation-style-language/schema/raw/master/csl-citation.json" }</w:instrText>
      </w:r>
      <w:r>
        <w:rPr>
          <w:rFonts w:eastAsiaTheme="minorEastAsia"/>
        </w:rPr>
        <w:fldChar w:fldCharType="separate"/>
      </w:r>
      <w:r w:rsidRPr="000A5003">
        <w:rPr>
          <w:rFonts w:eastAsiaTheme="minorEastAsia"/>
          <w:noProof/>
          <w:vertAlign w:val="superscript"/>
        </w:rPr>
        <w:t>10</w:t>
      </w:r>
      <w:r>
        <w:rPr>
          <w:rFonts w:eastAsiaTheme="minorEastAsia"/>
        </w:rPr>
        <w:fldChar w:fldCharType="end"/>
      </w:r>
      <w:r>
        <w:rPr>
          <w:rFonts w:eastAsiaTheme="minorEastAsia"/>
        </w:rPr>
        <w:t xml:space="preserve">  IMIS was designed to work with deterministic models and proportionally sample a true posterior density based on an appropriately-defined likelihood function.  However, the author has found it effective as a means of maximizing and mapping the surface of an objective function (not necessarily likelihoods) applied to a stochastic model, so long as the stochastic variance in the objective function at a single point is outweighed by the “parameter-based” variation throughout the calibration space - in some sense, as long the objective surface is “smooth”, or has a high signal-to-noise. Additionally, a code base for interfacing IMIS directly to IDM’s computational cluster already exists from previous work.   </w:t>
      </w:r>
    </w:p>
    <w:p w:rsidR="004F1E70" w:rsidRDefault="004F1E70" w:rsidP="004F1E70">
      <w:pPr>
        <w:rPr>
          <w:rFonts w:eastAsiaTheme="minorEastAsia"/>
        </w:rPr>
      </w:pPr>
      <w:r>
        <w:rPr>
          <w:rFonts w:eastAsiaTheme="minorEastAsia"/>
        </w:rPr>
        <w:t>The model utilized in calibration is not strictly equivalent to that used in the investigations of post-cessation outbreak behavior.  The immunity levels in each province are not set equal to each other, but are rather derived from vaccine dose histories reported by acute flaccid paralysis cases during the time period in question.</w:t>
      </w:r>
      <w:r>
        <w:rPr>
          <w:rFonts w:eastAsiaTheme="minorEastAsia"/>
        </w:rPr>
        <w:fldChar w:fldCharType="begin" w:fldLock="1"/>
      </w:r>
      <w:r>
        <w:rPr>
          <w:rFonts w:eastAsiaTheme="minorEastAsia"/>
        </w:rPr>
        <w:instrText>ADDIN CSL_CITATION { "citationItems" : [ { "id" : "ITEM-1", "itemData" : { "DOI" : "10.1186/1741-7015-12-92", "ISSN" : "1741-7015", "abstract" : "BACKGROUND:One of the challenges facing the Global Polio Eradication Initiative is efficiently directing limited resources, such as specially trained personnel, community outreach activities, and satellite vaccinator tracking, to the most at-risk areas to maximize the impact of interventions. A validated predictive model of wild poliovirus circulation would greatly inform prioritization efforts by accurately forecasting areas at greatest risk, thus enabling the greatest effect of program interventions.METHODS:Using Nigerian acute flaccid paralysis surveillance data from 2004-2013, we developed a spatial hierarchical Poisson hurdle model fitted within a Bayesian framework to study historical polio caseload patterns and forecast future circulation of type 1 and 3 wild poliovirus within districts in Nigeria. A Bayesian temporal smoothing model was applied to address data sparsity underlying estimates of covariates at the district level.RESULTS:We find that calculated vaccine-derived population immunity is significantly negatively associated with the probability and number of wild poliovirus case(s) within a district. Recent case information is significantly positively associated with probability of a case, but not the number of cases. We used lagged indicators and coefficients from the fitted models to forecast reported cases in the subsequent six-month periods. Over the past three years, the average predictive ability is 86 +/- 2% and 85 +/- 4% for wild poliovirus type 1 and 3, respectively. Interestingly, the predictive accuracy of historical transmission patterns alone is equivalent (86 +/- 2% and 84 +/- 4% for type 1 and 3, respectively). We calculate uncertainty in risk ranking to inform assessments of changes in rank between time periods.CONCLUSIONS:The model developed in this study successfully predicts districts at risk for future wild poliovirus cases in Nigeria. The highest predicted district risk was 12.8 WPV1 cases in 2006, while the lowest district risk was 0.001 WPV1 cases in 2013. Model results have been used to direct the allocation of many different interventions, including political and religious advocacy visits. This modeling approach could be applied to other vaccine preventable diseases for use in other control and elimination programs.", "author" : [ { "dropping-particle" : "", "family" : "Upfill-Brown", "given" : "Alexander M", "non-dropping-particle" : "", "parse-names" : false, "suffix" : "" }, { "dropping-particle" : "", "family" : "Lyons", "given" : "Hil M", "non-dropping-particle" : "", "parse-names" : false, "suffix" : "" }, { "dropping-particle" : "", "family" : "Pate", "given" : "Muhammad A", "non-dropping-particle" : "", "parse-names" : false, "suffix" : "" }, { "dropping-particle" : "", "family" : "Shuaib", "given" : "Faisal", "non-dropping-particle" : "", "parse-names" : false, "suffix" : "" }, { "dropping-particle" : "", "family" : "Baig", "given" : "Shahzad", "non-dropping-particle" : "", "parse-names" : false, "suffix" : "" }, { "dropping-particle" : "", "family" : "Hu", "given" : "Hao", "non-dropping-particle" : "", "parse-names" : false, "suffix" : "" }, { "dropping-particle" : "", "family" : "Eckhoff", "given" : "Philip A", "non-dropping-particle" : "", "parse-names" : false, "suffix" : "" }, { "dropping-particle" : "", "family" : "Chabot-Couture", "given" : "Guillaume", "non-dropping-particle" : "", "parse-names" : false, "suffix" : "" } ], "container-title" : "BMC Medicine", "id" : "ITEM-1", "issue" : "1", "issued" : { "date-parts" : [ [ "2014" ] ] }, "page" : "92", "title" : "Predictive spatial risk model of poliovirus to aid prioritization and hasten eradication in Nigeria", "type" : "article-journal", "volume" : "12" }, "uris" : [ "http://www.mendeley.com/documents/?uuid=9dfd0f07-ad3f-46d4-845b-abb054b40ba8" ] } ], "mendeley" : { "formattedCitation" : "&lt;sup&gt;11&lt;/sup&gt;", "plainTextFormattedCitation" : "11", "previouslyFormattedCitation" : "&lt;sup&gt;9&lt;/sup&gt;" }, "properties" : { "noteIndex" : 0 }, "schema" : "https://github.com/citation-style-language/schema/raw/master/csl-citation.json" }</w:instrText>
      </w:r>
      <w:r>
        <w:rPr>
          <w:rFonts w:eastAsiaTheme="minorEastAsia"/>
        </w:rPr>
        <w:fldChar w:fldCharType="separate"/>
      </w:r>
      <w:r w:rsidRPr="000A5003">
        <w:rPr>
          <w:rFonts w:eastAsiaTheme="minorEastAsia"/>
          <w:noProof/>
          <w:vertAlign w:val="superscript"/>
        </w:rPr>
        <w:t>11</w:t>
      </w:r>
      <w:r>
        <w:rPr>
          <w:rFonts w:eastAsiaTheme="minorEastAsia"/>
        </w:rPr>
        <w:fldChar w:fldCharType="end"/>
      </w:r>
      <w:r>
        <w:rPr>
          <w:rFonts w:eastAsiaTheme="minorEastAsia"/>
        </w:rPr>
        <w:t xml:space="preserve">  Partial immunity is also not treated in the calibration version of the model; transmission takes place only through fully susceptible children.  Simulations begin in January 2008, with an outbreak seeded in Nigeria, and run through June 2013 (though the comparison only considers times through July 2010).   </w:t>
      </w:r>
    </w:p>
    <w:p w:rsidR="004F1E70" w:rsidRDefault="004F1E70" w:rsidP="004F1E70">
      <w:pPr>
        <w:rPr>
          <w:rFonts w:eastAsiaTheme="minorEastAsia"/>
        </w:rPr>
      </w:pPr>
      <w:r>
        <w:rPr>
          <w:rFonts w:eastAsiaTheme="minorEastAsia"/>
          <w:highlight w:val="yellow"/>
        </w:rPr>
        <w:fldChar w:fldCharType="begin"/>
      </w:r>
      <w:r>
        <w:rPr>
          <w:rFonts w:eastAsiaTheme="minorEastAsia"/>
        </w:rPr>
        <w:instrText xml:space="preserve"> REF _Ref459891633 \h </w:instrText>
      </w:r>
      <w:r>
        <w:rPr>
          <w:rFonts w:eastAsiaTheme="minorEastAsia"/>
          <w:highlight w:val="yellow"/>
        </w:rPr>
      </w:r>
      <w:r>
        <w:rPr>
          <w:rFonts w:eastAsiaTheme="minorEastAsia"/>
          <w:highlight w:val="yellow"/>
        </w:rPr>
        <w:fldChar w:fldCharType="separate"/>
      </w:r>
      <w:r>
        <w:t xml:space="preserve">Figure </w:t>
      </w:r>
      <w:r>
        <w:rPr>
          <w:noProof/>
        </w:rPr>
        <w:t>2</w:t>
      </w:r>
      <w:r>
        <w:rPr>
          <w:rFonts w:eastAsiaTheme="minorEastAsia"/>
          <w:highlight w:val="yellow"/>
        </w:rPr>
        <w:fldChar w:fldCharType="end"/>
      </w:r>
      <w:r>
        <w:rPr>
          <w:rFonts w:eastAsiaTheme="minorEastAsia"/>
        </w:rPr>
        <w:t xml:space="preserve"> presents the results of the calibration; points in the 2D space represent a single sampled pair of infectivity and </w:t>
      </w:r>
      <m:oMath>
        <m:r>
          <w:rPr>
            <w:rFonts w:ascii="Cambria Math" w:eastAsia="Calibri" w:hAnsi="Cambria Math" w:cs="Times New Roman"/>
          </w:rPr>
          <m:t>κ</m:t>
        </m:r>
      </m:oMath>
      <w:r>
        <w:rPr>
          <w:rFonts w:eastAsiaTheme="minorEastAsia"/>
        </w:rPr>
        <w:t xml:space="preserve"> values, and the color indicating </w:t>
      </w:r>
      <m:oMath>
        <m:r>
          <w:rPr>
            <w:rFonts w:ascii="Cambria Math" w:eastAsiaTheme="minorEastAsia" w:hAnsi="Cambria Math"/>
          </w:rPr>
          <m:t>-</m:t>
        </m:r>
        <m:r>
          <w:rPr>
            <w:rFonts w:ascii="Cambria Math" w:hAnsi="Cambria Math"/>
          </w:rPr>
          <m:t>log10(σ)</m:t>
        </m:r>
      </m:oMath>
      <w:r>
        <w:rPr>
          <w:rFonts w:eastAsiaTheme="minorEastAsia"/>
        </w:rPr>
        <w:t xml:space="preserve">.  A broad maximum is apparent around mean migration rates from approximately -3.5 to -2.5 (in log-10 units), representing the preferred region outlined in the figures in the main text; this corresponds to the average child traveling outside of their home state approximately once per year to once per decade. </w:t>
      </w:r>
      <w:r>
        <w:rPr>
          <w:rFonts w:eastAsiaTheme="minorEastAsia"/>
          <w:highlight w:val="yellow"/>
        </w:rPr>
        <w:fldChar w:fldCharType="begin"/>
      </w:r>
      <w:r>
        <w:rPr>
          <w:rFonts w:eastAsiaTheme="minorEastAsia"/>
        </w:rPr>
        <w:instrText xml:space="preserve"> REF _Ref459891818 \h </w:instrText>
      </w:r>
      <w:r>
        <w:rPr>
          <w:rFonts w:eastAsiaTheme="minorEastAsia"/>
          <w:highlight w:val="yellow"/>
        </w:rPr>
      </w:r>
      <w:r>
        <w:rPr>
          <w:rFonts w:eastAsiaTheme="minorEastAsia"/>
          <w:highlight w:val="yellow"/>
        </w:rPr>
        <w:fldChar w:fldCharType="separate"/>
      </w:r>
      <w:r>
        <w:t xml:space="preserve">Figure </w:t>
      </w:r>
      <w:r>
        <w:rPr>
          <w:noProof/>
        </w:rPr>
        <w:t>3</w:t>
      </w:r>
      <w:r>
        <w:rPr>
          <w:rFonts w:eastAsiaTheme="minorEastAsia"/>
          <w:highlight w:val="yellow"/>
        </w:rPr>
        <w:fldChar w:fldCharType="end"/>
      </w:r>
      <w:r>
        <w:rPr>
          <w:rFonts w:eastAsiaTheme="minorEastAsia"/>
        </w:rPr>
        <w:t xml:space="preserve"> presents the infection traces from two representative simulations in the preferred region under the actual outbreak.    Above this range of migration rates, transmission across the region becomes increasingly synchronous, qualitatively ruling out these values as realistic; an example is shown in </w:t>
      </w:r>
      <w:r>
        <w:rPr>
          <w:rFonts w:eastAsiaTheme="minorEastAsia"/>
        </w:rPr>
        <w:fldChar w:fldCharType="begin"/>
      </w:r>
      <w:r>
        <w:rPr>
          <w:rFonts w:eastAsiaTheme="minorEastAsia"/>
        </w:rPr>
        <w:instrText xml:space="preserve"> REF _Ref459892185 \h </w:instrText>
      </w:r>
      <w:r>
        <w:rPr>
          <w:rFonts w:eastAsiaTheme="minorEastAsia"/>
        </w:rPr>
      </w:r>
      <w:r>
        <w:rPr>
          <w:rFonts w:eastAsiaTheme="minorEastAsia"/>
        </w:rPr>
        <w:fldChar w:fldCharType="separate"/>
      </w:r>
      <w:r>
        <w:t xml:space="preserve">Figure </w:t>
      </w:r>
      <w:r>
        <w:rPr>
          <w:noProof/>
        </w:rPr>
        <w:t>4</w:t>
      </w:r>
      <w:r>
        <w:rPr>
          <w:rFonts w:eastAsiaTheme="minorEastAsia"/>
        </w:rPr>
        <w:fldChar w:fldCharType="end"/>
      </w:r>
      <w:r>
        <w:rPr>
          <w:rFonts w:eastAsiaTheme="minorEastAsia"/>
        </w:rPr>
        <w:t xml:space="preserve">.  Below this preferred region, the metapopulations become more disconnected and transmission fails to export broadly across the network; an example is shown in </w:t>
      </w:r>
      <w:r>
        <w:rPr>
          <w:rFonts w:eastAsiaTheme="minorEastAsia"/>
        </w:rPr>
        <w:fldChar w:fldCharType="begin"/>
      </w:r>
      <w:r>
        <w:rPr>
          <w:rFonts w:eastAsiaTheme="minorEastAsia"/>
        </w:rPr>
        <w:instrText xml:space="preserve"> REF _Ref459892190 \h </w:instrText>
      </w:r>
      <w:r>
        <w:rPr>
          <w:rFonts w:eastAsiaTheme="minorEastAsia"/>
        </w:rPr>
      </w:r>
      <w:r>
        <w:rPr>
          <w:rFonts w:eastAsiaTheme="minorEastAsia"/>
        </w:rPr>
        <w:fldChar w:fldCharType="separate"/>
      </w:r>
      <w:r>
        <w:t xml:space="preserve">Figure </w:t>
      </w:r>
      <w:r>
        <w:rPr>
          <w:noProof/>
        </w:rPr>
        <w:t>5</w:t>
      </w:r>
      <w:r>
        <w:rPr>
          <w:rFonts w:eastAsiaTheme="minorEastAsia"/>
        </w:rPr>
        <w:fldChar w:fldCharType="end"/>
      </w:r>
      <w:r>
        <w:rPr>
          <w:rFonts w:eastAsiaTheme="minorEastAsia"/>
        </w:rPr>
        <w:t xml:space="preserve">.  </w:t>
      </w:r>
    </w:p>
    <w:p w:rsidR="004F1E70" w:rsidRDefault="004F1E70" w:rsidP="004F1E70">
      <w:pPr>
        <w:keepNext/>
      </w:pPr>
      <w:r>
        <w:rPr>
          <w:rFonts w:eastAsiaTheme="minorEastAsia"/>
          <w:noProof/>
        </w:rPr>
        <w:lastRenderedPageBreak/>
        <w:drawing>
          <wp:inline distT="0" distB="0" distL="0" distR="0">
            <wp:extent cx="5943600" cy="3067050"/>
            <wp:effectExtent l="0" t="0" r="0" b="0"/>
            <wp:docPr id="11" name="Picture 11" descr="objective_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bjective_spa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Default="004F1E70" w:rsidP="004F1E70">
      <w:pPr>
        <w:pStyle w:val="Caption"/>
      </w:pPr>
      <w:bookmarkStart w:id="9" w:name="_Ref459891633"/>
      <w:r>
        <w:t xml:space="preserve">Figure </w:t>
      </w:r>
      <w:r>
        <w:fldChar w:fldCharType="begin"/>
      </w:r>
      <w:r>
        <w:instrText xml:space="preserve"> SEQ Figure \* ARABIC </w:instrText>
      </w:r>
      <w:r>
        <w:fldChar w:fldCharType="separate"/>
      </w:r>
      <w:r>
        <w:rPr>
          <w:noProof/>
        </w:rPr>
        <w:t>2</w:t>
      </w:r>
      <w:r>
        <w:rPr>
          <w:noProof/>
        </w:rPr>
        <w:fldChar w:fldCharType="end"/>
      </w:r>
      <w:bookmarkEnd w:id="9"/>
      <w:r>
        <w:t xml:space="preserve">: Results of calibration of migration rates.  The x and y- axes represent the infectivity and mean migration rate, respectively, with color indicating the value of the objective function defined in Eqs (15-17).  The results indicate a broad maximum around mean migration rates from roughly -3.5 to -2.5 (in log10 units), i.e., the average child leaving their home state approximately once per year to once per decade.  </w:t>
      </w:r>
    </w:p>
    <w:p w:rsidR="004F1E70" w:rsidRDefault="004F1E70" w:rsidP="004F1E70">
      <w:pPr>
        <w:keepNext/>
        <w:jc w:val="center"/>
      </w:pPr>
      <w:r>
        <w:rPr>
          <w:noProof/>
        </w:rPr>
        <w:lastRenderedPageBreak/>
        <w:drawing>
          <wp:inline distT="0" distB="0" distL="0" distR="0">
            <wp:extent cx="4000500" cy="6534150"/>
            <wp:effectExtent l="0" t="0" r="0" b="0"/>
            <wp:docPr id="10" name="Picture 10" descr="good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oodfit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0500" cy="6534150"/>
                    </a:xfrm>
                    <a:prstGeom prst="rect">
                      <a:avLst/>
                    </a:prstGeom>
                    <a:noFill/>
                    <a:ln>
                      <a:noFill/>
                    </a:ln>
                  </pic:spPr>
                </pic:pic>
              </a:graphicData>
            </a:graphic>
          </wp:inline>
        </w:drawing>
      </w:r>
    </w:p>
    <w:p w:rsidR="004F1E70" w:rsidRDefault="004F1E70" w:rsidP="004F1E70">
      <w:pPr>
        <w:pStyle w:val="Caption"/>
      </w:pPr>
      <w:bookmarkStart w:id="10" w:name="_Ref459891818"/>
      <w:r>
        <w:t xml:space="preserve">Figure </w:t>
      </w:r>
      <w:r>
        <w:fldChar w:fldCharType="begin"/>
      </w:r>
      <w:r>
        <w:instrText xml:space="preserve"> SEQ Figure \* ARABIC </w:instrText>
      </w:r>
      <w:r>
        <w:fldChar w:fldCharType="separate"/>
      </w:r>
      <w:r>
        <w:rPr>
          <w:noProof/>
        </w:rPr>
        <w:t>3</w:t>
      </w:r>
      <w:r>
        <w:rPr>
          <w:noProof/>
        </w:rPr>
        <w:fldChar w:fldCharType="end"/>
      </w:r>
      <w:bookmarkEnd w:id="10"/>
      <w:r>
        <w:t>: Top: WPV1 outbreak in West Africa, 2008-2010, representing the calibration target for this exercise.  Middle and bottom: Two example simulation outputs from the preferred region of parameter space.</w:t>
      </w:r>
    </w:p>
    <w:p w:rsidR="004F1E70" w:rsidRDefault="004F1E70" w:rsidP="004F1E70">
      <w:pPr>
        <w:keepNext/>
      </w:pPr>
      <w:r>
        <w:rPr>
          <w:noProof/>
        </w:rPr>
        <w:lastRenderedPageBreak/>
        <w:drawing>
          <wp:inline distT="0" distB="0" distL="0" distR="0">
            <wp:extent cx="5943600" cy="3067050"/>
            <wp:effectExtent l="0" t="0" r="0" b="0"/>
            <wp:docPr id="9" name="Picture 9" descr="outbreak_toohigh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utbreak_toohigh_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Default="004F1E70" w:rsidP="004F1E70">
      <w:pPr>
        <w:pStyle w:val="Caption"/>
      </w:pPr>
      <w:bookmarkStart w:id="11" w:name="_Ref459892185"/>
      <w:r>
        <w:t xml:space="preserve">Figure </w:t>
      </w:r>
      <w:r>
        <w:fldChar w:fldCharType="begin"/>
      </w:r>
      <w:r>
        <w:instrText xml:space="preserve"> SEQ Figure \* ARABIC </w:instrText>
      </w:r>
      <w:r>
        <w:fldChar w:fldCharType="separate"/>
      </w:r>
      <w:r>
        <w:rPr>
          <w:noProof/>
        </w:rPr>
        <w:t>4</w:t>
      </w:r>
      <w:r>
        <w:rPr>
          <w:noProof/>
        </w:rPr>
        <w:fldChar w:fldCharType="end"/>
      </w:r>
      <w:bookmarkEnd w:id="11"/>
      <w:r>
        <w:t>: Example simulation output with migration rate set above the preferred range from calibration.  As can be seen, transmission across the region is essentially synchronous, in contrast to the travelling outbreak actually observed.</w:t>
      </w:r>
    </w:p>
    <w:p w:rsidR="004F1E70" w:rsidRDefault="004F1E70" w:rsidP="004F1E70">
      <w:pPr>
        <w:keepNext/>
      </w:pPr>
      <w:r>
        <w:rPr>
          <w:noProof/>
        </w:rPr>
        <w:drawing>
          <wp:inline distT="0" distB="0" distL="0" distR="0">
            <wp:extent cx="5943600" cy="3067050"/>
            <wp:effectExtent l="0" t="0" r="0" b="0"/>
            <wp:docPr id="8" name="Picture 8" descr="outbreak_toolow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utbreak_toolow_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Pr="00D4305D" w:rsidRDefault="004F1E70" w:rsidP="004F1E70">
      <w:pPr>
        <w:pStyle w:val="Caption"/>
      </w:pPr>
      <w:bookmarkStart w:id="12" w:name="_Ref459892190"/>
      <w:r>
        <w:t xml:space="preserve">Figure </w:t>
      </w:r>
      <w:r>
        <w:fldChar w:fldCharType="begin"/>
      </w:r>
      <w:r>
        <w:instrText xml:space="preserve"> SEQ Figure \* ARABIC </w:instrText>
      </w:r>
      <w:r>
        <w:fldChar w:fldCharType="separate"/>
      </w:r>
      <w:r>
        <w:rPr>
          <w:noProof/>
        </w:rPr>
        <w:t>5</w:t>
      </w:r>
      <w:r>
        <w:rPr>
          <w:noProof/>
        </w:rPr>
        <w:fldChar w:fldCharType="end"/>
      </w:r>
      <w:bookmarkEnd w:id="12"/>
      <w:r>
        <w:t>: Example simulation output with migration rate set below the preferred range from calibration.  In this case, transmission fails to export broadly across the region (though one or two exportations are not uncommon to observe), in contrast to the travelling outbreak observed in 2008.</w:t>
      </w:r>
    </w:p>
    <w:p w:rsidR="004F1E70" w:rsidRPr="00D4305D" w:rsidRDefault="004F1E70" w:rsidP="004F1E70">
      <w:r>
        <w:t>While the simulations investigating the risk of Sabin 2 use post-cessation are allowed to explore a wide range of migration rates, this calibration allows for the identification of a preferred region of migration space, aiding interpretability of the results.</w:t>
      </w:r>
    </w:p>
    <w:p w:rsidR="004F1E70" w:rsidRDefault="004F1E70" w:rsidP="004F1E70">
      <w:pPr>
        <w:rPr>
          <w:b/>
        </w:rPr>
      </w:pPr>
      <w:r w:rsidRPr="00226F59">
        <w:rPr>
          <w:b/>
        </w:rPr>
        <w:t>Additional figures</w:t>
      </w:r>
    </w:p>
    <w:p w:rsidR="004F1E70" w:rsidRDefault="004F1E70" w:rsidP="004F1E70">
      <w:r>
        <w:lastRenderedPageBreak/>
        <w:t>The simulation metapopulations are generated by applying WHO shapefiles from POLIS to population maps of Africa obtained from the Worldpop collaboration.</w:t>
      </w:r>
      <w:r>
        <w:fldChar w:fldCharType="begin" w:fldLock="1"/>
      </w:r>
      <w:r>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fldChar w:fldCharType="separate"/>
      </w:r>
      <w:r w:rsidRPr="000A5003">
        <w:rPr>
          <w:noProof/>
          <w:vertAlign w:val="superscript"/>
        </w:rPr>
        <w:t>4,12</w:t>
      </w:r>
      <w:r>
        <w:fldChar w:fldCharType="end"/>
      </w:r>
      <w:r>
        <w:t xml:space="preserve"> </w:t>
      </w:r>
      <w:r>
        <w:fldChar w:fldCharType="begin"/>
      </w:r>
      <w:r>
        <w:instrText xml:space="preserve"> REF _Ref458514130 \h </w:instrText>
      </w:r>
      <w:r>
        <w:fldChar w:fldCharType="separate"/>
      </w:r>
      <w:r>
        <w:t xml:space="preserve">Figure </w:t>
      </w:r>
      <w:r>
        <w:rPr>
          <w:noProof/>
        </w:rPr>
        <w:t>1</w:t>
      </w:r>
      <w:r>
        <w:fldChar w:fldCharType="end"/>
      </w:r>
      <w:r>
        <w:t xml:space="preserve"> illustrates the population map (color) and country/province boundaries (thick/thin black solid lines) that were used.  The total size of a given metapopulation is the aggregated sum of the per-pixel population map within the boundaries, and each population is placed at the population-weighted centroid of the province (for purposes of computing distances between metapopulations in the gravity model of migration).</w:t>
      </w:r>
    </w:p>
    <w:p w:rsidR="004F1E70" w:rsidRDefault="004F1E70" w:rsidP="004F1E70">
      <w:r>
        <w:t>Changing the distance-dependence in the gravity model of migration is found to have a negligible effect on the position of the separatrix line, with an inverse-linear distance-dependence (</w:t>
      </w:r>
      <w:r w:rsidRPr="00032696">
        <w:rPr>
          <w:i/>
        </w:rPr>
        <w:t>c</w:t>
      </w:r>
      <w:r>
        <w:t xml:space="preserve">=1, </w:t>
      </w:r>
      <w:r w:rsidRPr="00032696">
        <w:t>relatively</w:t>
      </w:r>
      <w:r>
        <w:t xml:space="preserve"> higher migration rates to provinces of highest population) producing very slightly more risk than an inverse-square dependence (</w:t>
      </w:r>
      <w:r w:rsidRPr="00032696">
        <w:rPr>
          <w:i/>
        </w:rPr>
        <w:t>c</w:t>
      </w:r>
      <w:r>
        <w:t xml:space="preserve">=2, </w:t>
      </w:r>
      <w:r w:rsidRPr="00032696">
        <w:t>relatively</w:t>
      </w:r>
      <w:r>
        <w:t xml:space="preserve"> higher migration rates to nearest neighbor provinces).  </w:t>
      </w:r>
      <w:r>
        <w:rPr>
          <w:highlight w:val="yellow"/>
        </w:rPr>
        <w:fldChar w:fldCharType="begin"/>
      </w:r>
      <w:r>
        <w:instrText xml:space="preserve"> REF _Ref458511164 \h </w:instrText>
      </w:r>
      <w:r>
        <w:rPr>
          <w:highlight w:val="yellow"/>
        </w:rPr>
      </w:r>
      <w:r>
        <w:rPr>
          <w:highlight w:val="yellow"/>
        </w:rPr>
        <w:fldChar w:fldCharType="separate"/>
      </w:r>
      <w:r>
        <w:t xml:space="preserve">Figure </w:t>
      </w:r>
      <w:r>
        <w:rPr>
          <w:noProof/>
        </w:rPr>
        <w:t>2</w:t>
      </w:r>
      <w:r>
        <w:rPr>
          <w:highlight w:val="yellow"/>
        </w:rPr>
        <w:fldChar w:fldCharType="end"/>
      </w:r>
      <w:r>
        <w:t xml:space="preserve"> presents the results of this comparison.</w:t>
      </w:r>
    </w:p>
    <w:p w:rsidR="004F1E70" w:rsidRDefault="004F1E70" w:rsidP="004F1E70">
      <w:r>
        <w:rPr>
          <w:highlight w:val="yellow"/>
        </w:rPr>
        <w:fldChar w:fldCharType="begin"/>
      </w:r>
      <w:r>
        <w:instrText xml:space="preserve"> REF _Ref458507062 \h </w:instrText>
      </w:r>
      <w:r>
        <w:rPr>
          <w:highlight w:val="yellow"/>
        </w:rPr>
      </w:r>
      <w:r>
        <w:rPr>
          <w:highlight w:val="yellow"/>
        </w:rPr>
        <w:fldChar w:fldCharType="separate"/>
      </w:r>
      <w:r>
        <w:t xml:space="preserve">Figure </w:t>
      </w:r>
      <w:r>
        <w:rPr>
          <w:noProof/>
        </w:rPr>
        <w:t>3</w:t>
      </w:r>
      <w:r>
        <w:rPr>
          <w:highlight w:val="yellow"/>
        </w:rPr>
        <w:fldChar w:fldCharType="end"/>
      </w:r>
      <w:r>
        <w:t xml:space="preserve"> shows that increasing the timescale of Sabin 2 reversion from </w:t>
      </w:r>
      <w:r>
        <w:rPr>
          <w:i/>
        </w:rPr>
        <w:t>λ</w:t>
      </w:r>
      <w:r>
        <w:t xml:space="preserve">= 60 days to </w:t>
      </w:r>
      <w:r>
        <w:rPr>
          <w:i/>
        </w:rPr>
        <w:t>λ</w:t>
      </w:r>
      <w:r>
        <w:t xml:space="preserve">= 150 days provides a moderate mitigation of the survival risk, similar to the effect of changing </w:t>
      </w:r>
      <w:r>
        <w:rPr>
          <w:i/>
        </w:rPr>
        <w:t>f</w:t>
      </w:r>
      <w:r>
        <w:t xml:space="preserve"> from 0.5 to 0.25 and small compared to the effects of changing R</w:t>
      </w:r>
      <w:r>
        <w:rPr>
          <w:vertAlign w:val="subscript"/>
        </w:rPr>
        <w:t>0f</w:t>
      </w:r>
      <w:r>
        <w:t xml:space="preserve"> or N</w:t>
      </w:r>
      <w:r>
        <w:rPr>
          <w:vertAlign w:val="subscript"/>
        </w:rPr>
        <w:t>IPV</w:t>
      </w:r>
      <w:r>
        <w:t>.  However, at the lower values of R</w:t>
      </w:r>
      <w:r>
        <w:rPr>
          <w:vertAlign w:val="subscript"/>
        </w:rPr>
        <w:t xml:space="preserve">0f </w:t>
      </w:r>
      <w:r>
        <w:t xml:space="preserve">tested in these scenarios, a longer reversion timescale can have substantial impact, as the effective reproductive number of the circulating Sabin 2 remains well below 1 for multiple generations of infection after the campaigns. </w:t>
      </w:r>
    </w:p>
    <w:p w:rsidR="004F1E70" w:rsidRDefault="004F1E70" w:rsidP="004F1E70"/>
    <w:p w:rsidR="004F1E70" w:rsidRDefault="004F1E70" w:rsidP="004F1E70">
      <w:pPr>
        <w:keepNext/>
      </w:pPr>
      <w:r>
        <w:rPr>
          <w:noProof/>
          <w:highlight w:val="yellow"/>
        </w:rPr>
        <w:lastRenderedPageBreak/>
        <w:drawing>
          <wp:inline distT="0" distB="0" distL="0" distR="0">
            <wp:extent cx="5934075" cy="5486400"/>
            <wp:effectExtent l="0" t="0" r="9525" b="0"/>
            <wp:docPr id="7" name="Picture 7" descr="region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gion_ma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486400"/>
                    </a:xfrm>
                    <a:prstGeom prst="rect">
                      <a:avLst/>
                    </a:prstGeom>
                    <a:noFill/>
                    <a:ln>
                      <a:noFill/>
                    </a:ln>
                  </pic:spPr>
                </pic:pic>
              </a:graphicData>
            </a:graphic>
          </wp:inline>
        </w:drawing>
      </w:r>
    </w:p>
    <w:p w:rsidR="004F1E70" w:rsidRDefault="004F1E70" w:rsidP="004F1E70">
      <w:pPr>
        <w:pStyle w:val="Caption"/>
        <w:rPr>
          <w:highlight w:val="yellow"/>
        </w:rPr>
      </w:pPr>
      <w:bookmarkStart w:id="13" w:name="_Ref458514130"/>
      <w:r>
        <w:t xml:space="preserve">Figure </w:t>
      </w:r>
      <w:r>
        <w:fldChar w:fldCharType="begin"/>
      </w:r>
      <w:r>
        <w:instrText xml:space="preserve"> SEQ Figure \* ARABIC </w:instrText>
      </w:r>
      <w:r>
        <w:fldChar w:fldCharType="separate"/>
      </w:r>
      <w:r>
        <w:rPr>
          <w:noProof/>
        </w:rPr>
        <w:t>6</w:t>
      </w:r>
      <w:r>
        <w:rPr>
          <w:noProof/>
        </w:rPr>
        <w:fldChar w:fldCharType="end"/>
      </w:r>
      <w:bookmarkEnd w:id="13"/>
      <w:r>
        <w:t>: Population map (from Worldpop) and country/province boundaries (thick/thin solid black lines, from POLIS) used to generate the metapopulations for the simulation.</w:t>
      </w:r>
      <w:r>
        <w:fldChar w:fldCharType="begin" w:fldLock="1"/>
      </w:r>
      <w:r>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fldChar w:fldCharType="separate"/>
      </w:r>
      <w:r w:rsidRPr="000A5003">
        <w:rPr>
          <w:noProof/>
          <w:vertAlign w:val="superscript"/>
        </w:rPr>
        <w:t>4,12</w:t>
      </w:r>
      <w:r>
        <w:fldChar w:fldCharType="end"/>
      </w:r>
      <w:r w:rsidRPr="009C0BDF">
        <w:t xml:space="preserve"> </w:t>
      </w:r>
      <w:r>
        <w:t xml:space="preserve">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4F1E70" w:rsidRDefault="004F1E70" w:rsidP="004F1E70">
      <w:pPr>
        <w:keepNext/>
        <w:rPr>
          <w:highlight w:val="yellow"/>
        </w:rPr>
      </w:pPr>
    </w:p>
    <w:p w:rsidR="004F1E70" w:rsidRDefault="004F1E70" w:rsidP="004F1E70">
      <w:pPr>
        <w:keepNext/>
      </w:pPr>
      <w:r>
        <w:rPr>
          <w:noProof/>
        </w:rPr>
        <w:drawing>
          <wp:inline distT="0" distB="0" distL="0" distR="0" wp14:anchorId="0B21A15C" wp14:editId="2437F675">
            <wp:extent cx="5943600" cy="5454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rat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5454015"/>
                    </a:xfrm>
                    <a:prstGeom prst="rect">
                      <a:avLst/>
                    </a:prstGeom>
                  </pic:spPr>
                </pic:pic>
              </a:graphicData>
            </a:graphic>
          </wp:inline>
        </w:drawing>
      </w:r>
    </w:p>
    <w:p w:rsidR="004F1E70" w:rsidRDefault="004F1E70" w:rsidP="004F1E70">
      <w:pPr>
        <w:pStyle w:val="Caption"/>
      </w:pPr>
      <w:bookmarkStart w:id="14" w:name="_Ref458511164"/>
      <w:r>
        <w:t xml:space="preserve">Figure </w:t>
      </w:r>
      <w:r>
        <w:fldChar w:fldCharType="begin"/>
      </w:r>
      <w:r>
        <w:instrText xml:space="preserve"> SEQ Figure \* ARABIC </w:instrText>
      </w:r>
      <w:r>
        <w:fldChar w:fldCharType="separate"/>
      </w:r>
      <w:r>
        <w:rPr>
          <w:noProof/>
        </w:rPr>
        <w:t>7</w:t>
      </w:r>
      <w:r>
        <w:rPr>
          <w:noProof/>
        </w:rPr>
        <w:fldChar w:fldCharType="end"/>
      </w:r>
      <w:bookmarkEnd w:id="14"/>
      <w:r>
        <w:t>: Position of the 50% separatrix line as the distance dependence in the gravity model of migration varies, at constant λ= 60 days, N</w:t>
      </w:r>
      <w:r>
        <w:softHyphen/>
      </w:r>
      <w:r>
        <w:rPr>
          <w:vertAlign w:val="subscript"/>
        </w:rPr>
        <w:t>IPV</w:t>
      </w:r>
      <w:r>
        <w:t>= 1, c= 1.  The solid and dashed lines respectively indicate c = 1 and c = 2, while the cyan, red, grey, and black respectively indicate R</w:t>
      </w:r>
      <w:r>
        <w:rPr>
          <w:vertAlign w:val="subscript"/>
        </w:rPr>
        <w:t>0f</w:t>
      </w:r>
      <w:r>
        <w:t xml:space="preserve"> values of 3, 2, 1.5, and 1.2.  The relative distribution of migration rates in the network induces a negligible effect compared with the overall mean migration rate of individuals on the network to all possible destinations.</w:t>
      </w:r>
    </w:p>
    <w:p w:rsidR="004F1E70" w:rsidRDefault="004F1E70" w:rsidP="004F1E70">
      <w:pPr>
        <w:keepNext/>
      </w:pPr>
      <w:r>
        <w:rPr>
          <w:noProof/>
        </w:rPr>
        <w:lastRenderedPageBreak/>
        <w:drawing>
          <wp:inline distT="0" distB="0" distL="0" distR="0" wp14:anchorId="11F69B2C" wp14:editId="3CABA5D0">
            <wp:extent cx="5943600" cy="545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ate.tiff"/>
                    <pic:cNvPicPr/>
                  </pic:nvPicPr>
                  <pic:blipFill>
                    <a:blip r:embed="rId23">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4F1E70" w:rsidRPr="002613BD" w:rsidRDefault="004F1E70" w:rsidP="004F1E70">
      <w:pPr>
        <w:pStyle w:val="Caption"/>
      </w:pPr>
      <w:bookmarkStart w:id="15" w:name="_Ref458507062"/>
      <w:r>
        <w:t xml:space="preserve">Figure </w:t>
      </w:r>
      <w:r>
        <w:fldChar w:fldCharType="begin"/>
      </w:r>
      <w:r>
        <w:instrText xml:space="preserve"> SEQ Figure \* ARABIC </w:instrText>
      </w:r>
      <w:r>
        <w:fldChar w:fldCharType="separate"/>
      </w:r>
      <w:r>
        <w:rPr>
          <w:noProof/>
        </w:rPr>
        <w:t>8</w:t>
      </w:r>
      <w:r>
        <w:rPr>
          <w:noProof/>
        </w:rPr>
        <w:fldChar w:fldCharType="end"/>
      </w:r>
      <w:bookmarkEnd w:id="15"/>
      <w:r>
        <w:t>: Position of the 50% separatrix line as the timescale of R</w:t>
      </w:r>
      <w:r>
        <w:rPr>
          <w:vertAlign w:val="subscript"/>
        </w:rPr>
        <w:t>0</w:t>
      </w:r>
      <w:r>
        <w:t xml:space="preserve"> reversion varies, at constant f=0.5, N</w:t>
      </w:r>
      <w:r>
        <w:softHyphen/>
      </w:r>
      <w:r>
        <w:rPr>
          <w:vertAlign w:val="subscript"/>
        </w:rPr>
        <w:t>IPV</w:t>
      </w:r>
      <w:r>
        <w:t>= 1, c= 1.  The solid and dashed lines respectively indicate λ= 60 days and λ= 150 days, while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At the higher values of R</w:t>
      </w:r>
      <w:r>
        <w:rPr>
          <w:vertAlign w:val="subscript"/>
        </w:rPr>
        <w:t>0f</w:t>
      </w:r>
      <w:r>
        <w:t>, changing the reversion timescale provides minimal mitigation of the Sabin 2 survival risk, but the effect grows at lower values of R</w:t>
      </w:r>
      <w:r>
        <w:rPr>
          <w:vertAlign w:val="subscript"/>
        </w:rPr>
        <w:t>0f</w:t>
      </w:r>
      <w:r>
        <w:t>, as the effective reproductive rate of Sabin 2 remains below 1 for more transmission generations.</w:t>
      </w:r>
    </w:p>
    <w:p w:rsidR="004F1E70" w:rsidRDefault="004F1E70" w:rsidP="004F1E70"/>
    <w:p w:rsidR="004F1E70" w:rsidRDefault="004F1E70" w:rsidP="004F1E70">
      <w:pPr>
        <w:rPr>
          <w:b/>
        </w:rPr>
      </w:pPr>
      <w:r>
        <w:rPr>
          <w:b/>
        </w:rPr>
        <w:t>References</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0A5003">
        <w:rPr>
          <w:rFonts w:ascii="Calibri" w:hAnsi="Calibri" w:cs="Times New Roman"/>
          <w:noProof/>
          <w:szCs w:val="24"/>
        </w:rPr>
        <w:t>1</w:t>
      </w:r>
      <w:r w:rsidRPr="000A5003">
        <w:rPr>
          <w:rFonts w:ascii="Calibri" w:hAnsi="Calibri" w:cs="Times New Roman"/>
          <w:noProof/>
          <w:szCs w:val="24"/>
        </w:rPr>
        <w:tab/>
        <w:t xml:space="preserve">Asturias EJ, Bandyopadhyay AS, Self S, </w:t>
      </w:r>
      <w:r w:rsidRPr="000A5003">
        <w:rPr>
          <w:rFonts w:ascii="Calibri" w:hAnsi="Calibri" w:cs="Times New Roman"/>
          <w:i/>
          <w:iCs/>
          <w:noProof/>
          <w:szCs w:val="24"/>
        </w:rPr>
        <w:t>et al.</w:t>
      </w:r>
      <w:r w:rsidRPr="000A5003">
        <w:rPr>
          <w:rFonts w:ascii="Calibri" w:hAnsi="Calibri" w:cs="Times New Roman"/>
          <w:noProof/>
          <w:szCs w:val="24"/>
        </w:rPr>
        <w:t xml:space="preserve"> Humoral and intestinal immunity induced by new schedules of bivalent oral poliovirus vaccine and one or two doses of inactivated poliovirus vaccine in Latin American infants: an open-label randomised controlled trial. </w:t>
      </w:r>
      <w:r w:rsidRPr="000A5003">
        <w:rPr>
          <w:rFonts w:ascii="Calibri" w:hAnsi="Calibri" w:cs="Times New Roman"/>
          <w:i/>
          <w:iCs/>
          <w:noProof/>
          <w:szCs w:val="24"/>
        </w:rPr>
        <w:t>Lancet</w:t>
      </w:r>
      <w:r w:rsidRPr="000A5003">
        <w:rPr>
          <w:rFonts w:ascii="Calibri" w:hAnsi="Calibri" w:cs="Times New Roman"/>
          <w:noProof/>
          <w:szCs w:val="24"/>
        </w:rPr>
        <w:t xml:space="preserve"> 2016; </w:t>
      </w:r>
      <w:r w:rsidRPr="000A5003">
        <w:rPr>
          <w:rFonts w:ascii="Calibri" w:hAnsi="Calibri" w:cs="Times New Roman"/>
          <w:b/>
          <w:bCs/>
          <w:noProof/>
          <w:szCs w:val="24"/>
        </w:rPr>
        <w:t>388</w:t>
      </w:r>
      <w:r w:rsidRPr="000A5003">
        <w:rPr>
          <w:rFonts w:ascii="Calibri" w:hAnsi="Calibri" w:cs="Times New Roman"/>
          <w:noProof/>
          <w:szCs w:val="24"/>
        </w:rPr>
        <w:t>: 158–69.</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2</w:t>
      </w:r>
      <w:r w:rsidRPr="000A5003">
        <w:rPr>
          <w:rFonts w:ascii="Calibri" w:hAnsi="Calibri" w:cs="Times New Roman"/>
          <w:noProof/>
          <w:szCs w:val="24"/>
        </w:rPr>
        <w:tab/>
        <w:t xml:space="preserve">O’Ryan M, Bandyopadhyay AS, Villena R, </w:t>
      </w:r>
      <w:r w:rsidRPr="000A5003">
        <w:rPr>
          <w:rFonts w:ascii="Calibri" w:hAnsi="Calibri" w:cs="Times New Roman"/>
          <w:i/>
          <w:iCs/>
          <w:noProof/>
          <w:szCs w:val="24"/>
        </w:rPr>
        <w:t>et al.</w:t>
      </w:r>
      <w:r w:rsidRPr="000A5003">
        <w:rPr>
          <w:rFonts w:ascii="Calibri" w:hAnsi="Calibri" w:cs="Times New Roman"/>
          <w:noProof/>
          <w:szCs w:val="24"/>
        </w:rPr>
        <w:t xml:space="preserve"> Inactivated poliovirus vaccine given alone or in a sequential schedule with bivalent oral poliovirus vaccine in Chilean infants: a randomised, </w:t>
      </w:r>
      <w:r w:rsidRPr="000A5003">
        <w:rPr>
          <w:rFonts w:ascii="Calibri" w:hAnsi="Calibri" w:cs="Times New Roman"/>
          <w:noProof/>
          <w:szCs w:val="24"/>
        </w:rPr>
        <w:lastRenderedPageBreak/>
        <w:t xml:space="preserve">controlled, open-label, phase 4, non-inferiority study. </w:t>
      </w:r>
      <w:r w:rsidRPr="000A5003">
        <w:rPr>
          <w:rFonts w:ascii="Calibri" w:hAnsi="Calibri" w:cs="Times New Roman"/>
          <w:i/>
          <w:iCs/>
          <w:noProof/>
          <w:szCs w:val="24"/>
        </w:rPr>
        <w:t>Lancet Infect Dis</w:t>
      </w:r>
      <w:r w:rsidRPr="000A5003">
        <w:rPr>
          <w:rFonts w:ascii="Calibri" w:hAnsi="Calibri" w:cs="Times New Roman"/>
          <w:noProof/>
          <w:szCs w:val="24"/>
        </w:rPr>
        <w:t xml:space="preserve"> 2015; </w:t>
      </w:r>
      <w:r w:rsidRPr="000A5003">
        <w:rPr>
          <w:rFonts w:ascii="Calibri" w:hAnsi="Calibri" w:cs="Times New Roman"/>
          <w:b/>
          <w:bCs/>
          <w:noProof/>
          <w:szCs w:val="24"/>
        </w:rPr>
        <w:t>15</w:t>
      </w:r>
      <w:r w:rsidRPr="000A5003">
        <w:rPr>
          <w:rFonts w:ascii="Calibri" w:hAnsi="Calibri" w:cs="Times New Roman"/>
          <w:noProof/>
          <w:szCs w:val="24"/>
        </w:rPr>
        <w:t>: 1273–82.</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3</w:t>
      </w:r>
      <w:r w:rsidRPr="000A5003">
        <w:rPr>
          <w:rFonts w:ascii="Calibri" w:hAnsi="Calibri" w:cs="Times New Roman"/>
          <w:noProof/>
          <w:szCs w:val="24"/>
        </w:rPr>
        <w:tab/>
        <w:t>National Population Commission - Federal Republic of Nigeria, ICF International. Nigeria Demographic and Health Survey, 2013 - Final Report. 2014.</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4</w:t>
      </w:r>
      <w:r w:rsidRPr="000A5003">
        <w:rPr>
          <w:rFonts w:ascii="Calibri" w:hAnsi="Calibri" w:cs="Times New Roman"/>
          <w:noProof/>
          <w:szCs w:val="24"/>
        </w:rPr>
        <w:tab/>
        <w:t>POLIS: The polio information system. https://extranet.who.int/polis/Search (accessed Aug 2, 2016).</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5</w:t>
      </w:r>
      <w:r w:rsidRPr="000A5003">
        <w:rPr>
          <w:rFonts w:ascii="Calibri" w:hAnsi="Calibri" w:cs="Times New Roman"/>
          <w:noProof/>
          <w:szCs w:val="24"/>
        </w:rPr>
        <w:tab/>
        <w:t xml:space="preserve">Behrend MR, Hu H, Nigmatulina KR, Eckhoff P. A quantitative survey of the literature on poliovirus infection and immunity. </w:t>
      </w:r>
      <w:r w:rsidRPr="000A5003">
        <w:rPr>
          <w:rFonts w:ascii="Calibri" w:hAnsi="Calibri" w:cs="Times New Roman"/>
          <w:i/>
          <w:iCs/>
          <w:noProof/>
          <w:szCs w:val="24"/>
        </w:rPr>
        <w:t>Int J Infect Dis</w:t>
      </w:r>
      <w:r w:rsidRPr="000A5003">
        <w:rPr>
          <w:rFonts w:ascii="Calibri" w:hAnsi="Calibri" w:cs="Times New Roman"/>
          <w:noProof/>
          <w:szCs w:val="24"/>
        </w:rPr>
        <w:t xml:space="preserve"> 2014; </w:t>
      </w:r>
      <w:r w:rsidRPr="000A5003">
        <w:rPr>
          <w:rFonts w:ascii="Calibri" w:hAnsi="Calibri" w:cs="Times New Roman"/>
          <w:b/>
          <w:bCs/>
          <w:noProof/>
          <w:szCs w:val="24"/>
        </w:rPr>
        <w:t>18</w:t>
      </w:r>
      <w:r w:rsidRPr="000A5003">
        <w:rPr>
          <w:rFonts w:ascii="Calibri" w:hAnsi="Calibri" w:cs="Times New Roman"/>
          <w:noProof/>
          <w:szCs w:val="24"/>
        </w:rPr>
        <w:t>: 4–13.</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6</w:t>
      </w:r>
      <w:r w:rsidRPr="000A5003">
        <w:rPr>
          <w:rFonts w:ascii="Calibri" w:hAnsi="Calibri" w:cs="Times New Roman"/>
          <w:noProof/>
          <w:szCs w:val="24"/>
        </w:rPr>
        <w:tab/>
        <w:t xml:space="preserve">Duintjer Tebbens RJ, Pallansch MA, Kalkowska DA, Wassilak SGF, Cochi SL, Thompson KM. Characterizing poliovirus transmission and evolution: insights from modeling experiences with wild and vaccine-related polioviruse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703–49.</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7</w:t>
      </w:r>
      <w:r w:rsidRPr="000A5003">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0A5003">
        <w:rPr>
          <w:rFonts w:ascii="Calibri" w:hAnsi="Calibri" w:cs="Times New Roman"/>
          <w:i/>
          <w:iCs/>
          <w:noProof/>
          <w:szCs w:val="24"/>
        </w:rPr>
        <w:t>PLoS Pathog</w:t>
      </w:r>
      <w:r w:rsidRPr="000A5003">
        <w:rPr>
          <w:rFonts w:ascii="Calibri" w:hAnsi="Calibri" w:cs="Times New Roman"/>
          <w:noProof/>
          <w:szCs w:val="24"/>
        </w:rPr>
        <w:t xml:space="preserve"> 2012; </w:t>
      </w:r>
      <w:r w:rsidRPr="000A5003">
        <w:rPr>
          <w:rFonts w:ascii="Calibri" w:hAnsi="Calibri" w:cs="Times New Roman"/>
          <w:b/>
          <w:bCs/>
          <w:noProof/>
          <w:szCs w:val="24"/>
        </w:rPr>
        <w:t>8</w:t>
      </w:r>
      <w:r w:rsidRPr="000A5003">
        <w:rPr>
          <w:rFonts w:ascii="Calibri" w:hAnsi="Calibri" w:cs="Times New Roman"/>
          <w:noProof/>
          <w:szCs w:val="24"/>
        </w:rPr>
        <w:t>: e1002599.</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8</w:t>
      </w:r>
      <w:r w:rsidRPr="000A5003">
        <w:rPr>
          <w:rFonts w:ascii="Calibri" w:hAnsi="Calibri" w:cs="Times New Roman"/>
          <w:noProof/>
          <w:szCs w:val="24"/>
        </w:rPr>
        <w:tab/>
        <w:t xml:space="preserve">Wesolowski A, Buckee CO, Pindolia DK, </w:t>
      </w:r>
      <w:r w:rsidRPr="000A5003">
        <w:rPr>
          <w:rFonts w:ascii="Calibri" w:hAnsi="Calibri" w:cs="Times New Roman"/>
          <w:i/>
          <w:iCs/>
          <w:noProof/>
          <w:szCs w:val="24"/>
        </w:rPr>
        <w:t>et al.</w:t>
      </w:r>
      <w:r w:rsidRPr="000A5003">
        <w:rPr>
          <w:rFonts w:ascii="Calibri" w:hAnsi="Calibri" w:cs="Times New Roman"/>
          <w:noProof/>
          <w:szCs w:val="24"/>
        </w:rPr>
        <w:t xml:space="preserve"> The Use of Census Migration Data to Approximate Human Movement Patterns across Temporal Scales. </w:t>
      </w:r>
      <w:r w:rsidRPr="000A5003">
        <w:rPr>
          <w:rFonts w:ascii="Calibri" w:hAnsi="Calibri" w:cs="Times New Roman"/>
          <w:i/>
          <w:iCs/>
          <w:noProof/>
          <w:szCs w:val="24"/>
        </w:rPr>
        <w:t>PLoS One</w:t>
      </w:r>
      <w:r w:rsidRPr="000A5003">
        <w:rPr>
          <w:rFonts w:ascii="Calibri" w:hAnsi="Calibri" w:cs="Times New Roman"/>
          <w:noProof/>
          <w:szCs w:val="24"/>
        </w:rPr>
        <w:t xml:space="preserve"> 2013; </w:t>
      </w:r>
      <w:r w:rsidRPr="000A5003">
        <w:rPr>
          <w:rFonts w:ascii="Calibri" w:hAnsi="Calibri" w:cs="Times New Roman"/>
          <w:b/>
          <w:bCs/>
          <w:noProof/>
          <w:szCs w:val="24"/>
        </w:rPr>
        <w:t>8</w:t>
      </w:r>
      <w:r w:rsidRPr="000A5003">
        <w:rPr>
          <w:rFonts w:ascii="Calibri" w:hAnsi="Calibri" w:cs="Times New Roman"/>
          <w:noProof/>
          <w:szCs w:val="24"/>
        </w:rPr>
        <w:t>: e52971.</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9</w:t>
      </w:r>
      <w:r w:rsidRPr="000A5003">
        <w:rPr>
          <w:rFonts w:ascii="Calibri" w:hAnsi="Calibri" w:cs="Times New Roman"/>
          <w:noProof/>
          <w:szCs w:val="24"/>
        </w:rPr>
        <w:tab/>
        <w:t xml:space="preserve">Duintjer Tebbens RJ, Pallansch MA, Kim J-H, </w:t>
      </w:r>
      <w:r w:rsidRPr="000A5003">
        <w:rPr>
          <w:rFonts w:ascii="Calibri" w:hAnsi="Calibri" w:cs="Times New Roman"/>
          <w:i/>
          <w:iCs/>
          <w:noProof/>
          <w:szCs w:val="24"/>
        </w:rPr>
        <w:t>et al.</w:t>
      </w:r>
      <w:r w:rsidRPr="000A5003">
        <w:rPr>
          <w:rFonts w:ascii="Calibri" w:hAnsi="Calibri" w:cs="Times New Roman"/>
          <w:noProof/>
          <w:szCs w:val="24"/>
        </w:rPr>
        <w:t xml:space="preserve"> Oral poliovirus vaccine evolution and insights relevant to modeling the risks of circulating vaccine-derived polioviruses (cVDPV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680–702.</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0</w:t>
      </w:r>
      <w:r w:rsidRPr="000A5003">
        <w:rPr>
          <w:rFonts w:ascii="Calibri" w:hAnsi="Calibri" w:cs="Times New Roman"/>
          <w:noProof/>
          <w:szCs w:val="24"/>
        </w:rPr>
        <w:tab/>
        <w:t xml:space="preserve">Raftery AE, Bao L. Estimating and Projecting Trends in HIV/AIDS Generalized Epidemics Using Incremental Mixture Importance Sampling. </w:t>
      </w:r>
      <w:r w:rsidRPr="000A5003">
        <w:rPr>
          <w:rFonts w:ascii="Calibri" w:hAnsi="Calibri" w:cs="Times New Roman"/>
          <w:i/>
          <w:iCs/>
          <w:noProof/>
          <w:szCs w:val="24"/>
        </w:rPr>
        <w:t>Biometrics</w:t>
      </w:r>
      <w:r w:rsidRPr="000A5003">
        <w:rPr>
          <w:rFonts w:ascii="Calibri" w:hAnsi="Calibri" w:cs="Times New Roman"/>
          <w:noProof/>
          <w:szCs w:val="24"/>
        </w:rPr>
        <w:t xml:space="preserve"> 2010; </w:t>
      </w:r>
      <w:r w:rsidRPr="000A5003">
        <w:rPr>
          <w:rFonts w:ascii="Calibri" w:hAnsi="Calibri" w:cs="Times New Roman"/>
          <w:b/>
          <w:bCs/>
          <w:noProof/>
          <w:szCs w:val="24"/>
        </w:rPr>
        <w:t>66</w:t>
      </w:r>
      <w:r w:rsidRPr="000A5003">
        <w:rPr>
          <w:rFonts w:ascii="Calibri" w:hAnsi="Calibri" w:cs="Times New Roman"/>
          <w:noProof/>
          <w:szCs w:val="24"/>
        </w:rPr>
        <w:t>: 1162–73.</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1</w:t>
      </w:r>
      <w:r w:rsidRPr="000A5003">
        <w:rPr>
          <w:rFonts w:ascii="Calibri" w:hAnsi="Calibri" w:cs="Times New Roman"/>
          <w:noProof/>
          <w:szCs w:val="24"/>
        </w:rPr>
        <w:tab/>
        <w:t xml:space="preserve">Upfill-Brown AM, Lyons HM, Pate MA, </w:t>
      </w:r>
      <w:r w:rsidRPr="000A5003">
        <w:rPr>
          <w:rFonts w:ascii="Calibri" w:hAnsi="Calibri" w:cs="Times New Roman"/>
          <w:i/>
          <w:iCs/>
          <w:noProof/>
          <w:szCs w:val="24"/>
        </w:rPr>
        <w:t>et al.</w:t>
      </w:r>
      <w:r w:rsidRPr="000A5003">
        <w:rPr>
          <w:rFonts w:ascii="Calibri" w:hAnsi="Calibri" w:cs="Times New Roman"/>
          <w:noProof/>
          <w:szCs w:val="24"/>
        </w:rPr>
        <w:t xml:space="preserve"> Predictive spatial risk model of poliovirus to aid prioritization and hasten eradication in Nigeria. </w:t>
      </w:r>
      <w:r w:rsidRPr="000A5003">
        <w:rPr>
          <w:rFonts w:ascii="Calibri" w:hAnsi="Calibri" w:cs="Times New Roman"/>
          <w:i/>
          <w:iCs/>
          <w:noProof/>
          <w:szCs w:val="24"/>
        </w:rPr>
        <w:t>BMC Med</w:t>
      </w:r>
      <w:r w:rsidRPr="000A5003">
        <w:rPr>
          <w:rFonts w:ascii="Calibri" w:hAnsi="Calibri" w:cs="Times New Roman"/>
          <w:noProof/>
          <w:szCs w:val="24"/>
        </w:rPr>
        <w:t xml:space="preserve"> 2014; </w:t>
      </w:r>
      <w:r w:rsidRPr="000A5003">
        <w:rPr>
          <w:rFonts w:ascii="Calibri" w:hAnsi="Calibri" w:cs="Times New Roman"/>
          <w:b/>
          <w:bCs/>
          <w:noProof/>
          <w:szCs w:val="24"/>
        </w:rPr>
        <w:t>12</w:t>
      </w:r>
      <w:r w:rsidRPr="000A5003">
        <w:rPr>
          <w:rFonts w:ascii="Calibri" w:hAnsi="Calibri" w:cs="Times New Roman"/>
          <w:noProof/>
          <w:szCs w:val="24"/>
        </w:rPr>
        <w:t>: 92.</w:t>
      </w:r>
    </w:p>
    <w:p w:rsidR="004F1E70" w:rsidRPr="000A5003" w:rsidRDefault="004F1E70" w:rsidP="004F1E70">
      <w:pPr>
        <w:widowControl w:val="0"/>
        <w:autoSpaceDE w:val="0"/>
        <w:autoSpaceDN w:val="0"/>
        <w:adjustRightInd w:val="0"/>
        <w:spacing w:line="240" w:lineRule="auto"/>
        <w:ind w:left="640" w:hanging="640"/>
        <w:rPr>
          <w:rFonts w:ascii="Calibri" w:hAnsi="Calibri"/>
          <w:noProof/>
        </w:rPr>
      </w:pPr>
      <w:r w:rsidRPr="000A5003">
        <w:rPr>
          <w:rFonts w:ascii="Calibri" w:hAnsi="Calibri" w:cs="Times New Roman"/>
          <w:noProof/>
          <w:szCs w:val="24"/>
        </w:rPr>
        <w:t>12</w:t>
      </w:r>
      <w:r w:rsidRPr="000A5003">
        <w:rPr>
          <w:rFonts w:ascii="Calibri" w:hAnsi="Calibri" w:cs="Times New Roman"/>
          <w:noProof/>
          <w:szCs w:val="24"/>
        </w:rPr>
        <w:tab/>
        <w:t>WorldPop Collaboration. Worldpop - Selected Data: Africa &amp;gt; Whole Continent &amp;gt; Population 2010. 2012. http://www.worldpop.org.uk/data/summary/?contselect=Africa&amp;countselect=Whole+Continent&amp;typeselect=Population+2010 (accessed Aug 24, 2016).</w:t>
      </w:r>
    </w:p>
    <w:p w:rsidR="004F1E70" w:rsidRPr="00716908" w:rsidRDefault="004F1E70" w:rsidP="004F1E70">
      <w:r>
        <w:fldChar w:fldCharType="end"/>
      </w:r>
    </w:p>
    <w:p w:rsidR="004F1E70" w:rsidRPr="00303969" w:rsidRDefault="004F1E70" w:rsidP="00303969"/>
    <w:sectPr w:rsidR="004F1E70" w:rsidRPr="00303969">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605B" w:rsidRDefault="0030605B" w:rsidP="00FA17D3">
      <w:pPr>
        <w:spacing w:after="0" w:line="240" w:lineRule="auto"/>
      </w:pPr>
      <w:r>
        <w:separator/>
      </w:r>
    </w:p>
  </w:endnote>
  <w:endnote w:type="continuationSeparator" w:id="0">
    <w:p w:rsidR="0030605B" w:rsidRDefault="0030605B"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7D3" w:rsidRDefault="00FA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605B" w:rsidRDefault="0030605B" w:rsidP="00FA17D3">
      <w:pPr>
        <w:spacing w:after="0" w:line="240" w:lineRule="auto"/>
      </w:pPr>
      <w:r>
        <w:separator/>
      </w:r>
    </w:p>
  </w:footnote>
  <w:footnote w:type="continuationSeparator" w:id="0">
    <w:p w:rsidR="0030605B" w:rsidRDefault="0030605B"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0122A"/>
    <w:rsid w:val="0001675C"/>
    <w:rsid w:val="000235C2"/>
    <w:rsid w:val="0002746B"/>
    <w:rsid w:val="00032696"/>
    <w:rsid w:val="00042C1F"/>
    <w:rsid w:val="000474EC"/>
    <w:rsid w:val="00052844"/>
    <w:rsid w:val="00064558"/>
    <w:rsid w:val="00066525"/>
    <w:rsid w:val="000668F0"/>
    <w:rsid w:val="0007724D"/>
    <w:rsid w:val="00095870"/>
    <w:rsid w:val="000A0559"/>
    <w:rsid w:val="000C6D48"/>
    <w:rsid w:val="000D4E42"/>
    <w:rsid w:val="000D4F42"/>
    <w:rsid w:val="000D5EB3"/>
    <w:rsid w:val="00131612"/>
    <w:rsid w:val="00135F8B"/>
    <w:rsid w:val="00147FE4"/>
    <w:rsid w:val="00151ACC"/>
    <w:rsid w:val="00183817"/>
    <w:rsid w:val="0019194C"/>
    <w:rsid w:val="001A18CF"/>
    <w:rsid w:val="001C259D"/>
    <w:rsid w:val="001C4875"/>
    <w:rsid w:val="001E054D"/>
    <w:rsid w:val="001E7181"/>
    <w:rsid w:val="002002F9"/>
    <w:rsid w:val="0020391B"/>
    <w:rsid w:val="00214683"/>
    <w:rsid w:val="00217399"/>
    <w:rsid w:val="002218A0"/>
    <w:rsid w:val="0022327B"/>
    <w:rsid w:val="0022567F"/>
    <w:rsid w:val="00231906"/>
    <w:rsid w:val="002349E5"/>
    <w:rsid w:val="002470EB"/>
    <w:rsid w:val="0024764B"/>
    <w:rsid w:val="002613BD"/>
    <w:rsid w:val="00280B3B"/>
    <w:rsid w:val="00284653"/>
    <w:rsid w:val="0028632F"/>
    <w:rsid w:val="002973C1"/>
    <w:rsid w:val="002A2075"/>
    <w:rsid w:val="002B719C"/>
    <w:rsid w:val="002E2D12"/>
    <w:rsid w:val="002E5578"/>
    <w:rsid w:val="003003E0"/>
    <w:rsid w:val="00303969"/>
    <w:rsid w:val="0030605B"/>
    <w:rsid w:val="00312E75"/>
    <w:rsid w:val="00315AC1"/>
    <w:rsid w:val="00327B97"/>
    <w:rsid w:val="00333916"/>
    <w:rsid w:val="00341899"/>
    <w:rsid w:val="003567A6"/>
    <w:rsid w:val="0036758D"/>
    <w:rsid w:val="003B05AF"/>
    <w:rsid w:val="003B1297"/>
    <w:rsid w:val="003B3437"/>
    <w:rsid w:val="003B6710"/>
    <w:rsid w:val="003C3B71"/>
    <w:rsid w:val="003C67F9"/>
    <w:rsid w:val="003D0AC8"/>
    <w:rsid w:val="003D436C"/>
    <w:rsid w:val="003E0761"/>
    <w:rsid w:val="003F3FB0"/>
    <w:rsid w:val="00426D73"/>
    <w:rsid w:val="00431E75"/>
    <w:rsid w:val="00445614"/>
    <w:rsid w:val="00452A90"/>
    <w:rsid w:val="0046066F"/>
    <w:rsid w:val="00492935"/>
    <w:rsid w:val="00495242"/>
    <w:rsid w:val="004A2365"/>
    <w:rsid w:val="004A44A8"/>
    <w:rsid w:val="004A689C"/>
    <w:rsid w:val="004B5C97"/>
    <w:rsid w:val="004E55E5"/>
    <w:rsid w:val="004E5EB2"/>
    <w:rsid w:val="004E69F0"/>
    <w:rsid w:val="004F1E70"/>
    <w:rsid w:val="00507A04"/>
    <w:rsid w:val="00515CA9"/>
    <w:rsid w:val="00516BE8"/>
    <w:rsid w:val="005320C3"/>
    <w:rsid w:val="005455CC"/>
    <w:rsid w:val="00550B12"/>
    <w:rsid w:val="00554D9A"/>
    <w:rsid w:val="00565135"/>
    <w:rsid w:val="0057483B"/>
    <w:rsid w:val="00575461"/>
    <w:rsid w:val="0059528B"/>
    <w:rsid w:val="005A1A32"/>
    <w:rsid w:val="006074C9"/>
    <w:rsid w:val="00627EBE"/>
    <w:rsid w:val="006315B7"/>
    <w:rsid w:val="00641403"/>
    <w:rsid w:val="006460EA"/>
    <w:rsid w:val="00651C66"/>
    <w:rsid w:val="00667E1B"/>
    <w:rsid w:val="00671C12"/>
    <w:rsid w:val="006C2693"/>
    <w:rsid w:val="006E5881"/>
    <w:rsid w:val="00730F4E"/>
    <w:rsid w:val="00735904"/>
    <w:rsid w:val="0074169D"/>
    <w:rsid w:val="00741D79"/>
    <w:rsid w:val="00761021"/>
    <w:rsid w:val="007622A5"/>
    <w:rsid w:val="00784B72"/>
    <w:rsid w:val="007A50D5"/>
    <w:rsid w:val="007B49C0"/>
    <w:rsid w:val="007C00F5"/>
    <w:rsid w:val="007D021E"/>
    <w:rsid w:val="007E53D3"/>
    <w:rsid w:val="007E56D1"/>
    <w:rsid w:val="007F362D"/>
    <w:rsid w:val="007F3726"/>
    <w:rsid w:val="00813A60"/>
    <w:rsid w:val="008318A7"/>
    <w:rsid w:val="00840862"/>
    <w:rsid w:val="008449F6"/>
    <w:rsid w:val="00861C15"/>
    <w:rsid w:val="008657DE"/>
    <w:rsid w:val="0086592D"/>
    <w:rsid w:val="0086619C"/>
    <w:rsid w:val="00866487"/>
    <w:rsid w:val="00871D7B"/>
    <w:rsid w:val="00877DE1"/>
    <w:rsid w:val="00882167"/>
    <w:rsid w:val="008A0C96"/>
    <w:rsid w:val="008C06D5"/>
    <w:rsid w:val="008F03D7"/>
    <w:rsid w:val="009263E4"/>
    <w:rsid w:val="00941AD1"/>
    <w:rsid w:val="00954681"/>
    <w:rsid w:val="00970775"/>
    <w:rsid w:val="00976618"/>
    <w:rsid w:val="00976734"/>
    <w:rsid w:val="009802C8"/>
    <w:rsid w:val="009A723C"/>
    <w:rsid w:val="009C067A"/>
    <w:rsid w:val="009C3C47"/>
    <w:rsid w:val="009C5FA9"/>
    <w:rsid w:val="009F584D"/>
    <w:rsid w:val="009F645B"/>
    <w:rsid w:val="00A12D22"/>
    <w:rsid w:val="00A20285"/>
    <w:rsid w:val="00A30AA5"/>
    <w:rsid w:val="00A4246F"/>
    <w:rsid w:val="00A42D77"/>
    <w:rsid w:val="00A672AC"/>
    <w:rsid w:val="00A714EF"/>
    <w:rsid w:val="00A971AE"/>
    <w:rsid w:val="00AA3B86"/>
    <w:rsid w:val="00AC0729"/>
    <w:rsid w:val="00AC138C"/>
    <w:rsid w:val="00AD1A9E"/>
    <w:rsid w:val="00AE318F"/>
    <w:rsid w:val="00AE6016"/>
    <w:rsid w:val="00AF1910"/>
    <w:rsid w:val="00B02CAD"/>
    <w:rsid w:val="00B113E9"/>
    <w:rsid w:val="00B22C72"/>
    <w:rsid w:val="00B4570A"/>
    <w:rsid w:val="00B469DB"/>
    <w:rsid w:val="00B7354E"/>
    <w:rsid w:val="00B95433"/>
    <w:rsid w:val="00B97900"/>
    <w:rsid w:val="00BB22E3"/>
    <w:rsid w:val="00BB69AA"/>
    <w:rsid w:val="00BC01BA"/>
    <w:rsid w:val="00BD21E4"/>
    <w:rsid w:val="00BE0514"/>
    <w:rsid w:val="00BE08C5"/>
    <w:rsid w:val="00C125E7"/>
    <w:rsid w:val="00C245C8"/>
    <w:rsid w:val="00C2770C"/>
    <w:rsid w:val="00C46D03"/>
    <w:rsid w:val="00C63835"/>
    <w:rsid w:val="00C73742"/>
    <w:rsid w:val="00C73D39"/>
    <w:rsid w:val="00C75644"/>
    <w:rsid w:val="00CB1E5B"/>
    <w:rsid w:val="00CB471D"/>
    <w:rsid w:val="00CC5BCC"/>
    <w:rsid w:val="00CE40E0"/>
    <w:rsid w:val="00D058B7"/>
    <w:rsid w:val="00D16DA9"/>
    <w:rsid w:val="00D170AE"/>
    <w:rsid w:val="00D201A7"/>
    <w:rsid w:val="00D239C9"/>
    <w:rsid w:val="00D37C40"/>
    <w:rsid w:val="00D57D11"/>
    <w:rsid w:val="00D729C4"/>
    <w:rsid w:val="00DD4EC4"/>
    <w:rsid w:val="00DE0CE8"/>
    <w:rsid w:val="00DF3C20"/>
    <w:rsid w:val="00E102E2"/>
    <w:rsid w:val="00E10BB5"/>
    <w:rsid w:val="00E26F86"/>
    <w:rsid w:val="00E52701"/>
    <w:rsid w:val="00E53158"/>
    <w:rsid w:val="00E61FBE"/>
    <w:rsid w:val="00E71EC5"/>
    <w:rsid w:val="00E81051"/>
    <w:rsid w:val="00E845D6"/>
    <w:rsid w:val="00EA23E9"/>
    <w:rsid w:val="00EA44C2"/>
    <w:rsid w:val="00EA768A"/>
    <w:rsid w:val="00EB35A2"/>
    <w:rsid w:val="00EB4FCD"/>
    <w:rsid w:val="00EC002F"/>
    <w:rsid w:val="00EC38F0"/>
    <w:rsid w:val="00EF2D0E"/>
    <w:rsid w:val="00F15AF5"/>
    <w:rsid w:val="00F22E71"/>
    <w:rsid w:val="00F44B6B"/>
    <w:rsid w:val="00F74B92"/>
    <w:rsid w:val="00F968AB"/>
    <w:rsid w:val="00FA17D3"/>
    <w:rsid w:val="00FA3F22"/>
    <w:rsid w:val="00FC7ED0"/>
    <w:rsid w:val="00FD5B6A"/>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360B4"/>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 w:type="character" w:styleId="Hyperlink">
    <w:name w:val="Hyperlink"/>
    <w:basedOn w:val="DefaultParagraphFont"/>
    <w:uiPriority w:val="99"/>
    <w:unhideWhenUsed/>
    <w:rsid w:val="009707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ccarthy@idmod.org" TargetMode="External"/><Relationship Id="rId13" Type="http://schemas.openxmlformats.org/officeDocument/2006/relationships/image" Target="media/image3.tif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idmod.org/idmdoc/" TargetMode="External"/><Relationship Id="rId23" Type="http://schemas.openxmlformats.org/officeDocument/2006/relationships/image" Target="media/image12.tiff"/><Relationship Id="rId10" Type="http://schemas.openxmlformats.org/officeDocument/2006/relationships/hyperlink" Target="https://www.dropbox.com/sh/vqk8878p1ch9oog/AACyBjP96-lh6qOOU_zgBIOCa?dl=0"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AMUG/OPV_PostCessation_Response_Project" TargetMode="External"/><Relationship Id="rId14" Type="http://schemas.openxmlformats.org/officeDocument/2006/relationships/image" Target="media/image4.tiff"/><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3F656-1A73-4D17-9DDE-E30D4D1A5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6</TotalTime>
  <Pages>30</Pages>
  <Words>58804</Words>
  <Characters>335189</Characters>
  <Application>Microsoft Office Word</Application>
  <DocSecurity>0</DocSecurity>
  <Lines>2793</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19</cp:revision>
  <dcterms:created xsi:type="dcterms:W3CDTF">2017-01-06T21:11:00Z</dcterms:created>
  <dcterms:modified xsi:type="dcterms:W3CDTF">2017-01-1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d8eaf2a8-e17d-377d-b33b-9a3ebd107266</vt:lpwstr>
  </property>
  <property fmtid="{D5CDD505-2E9C-101B-9397-08002B2CF9AE}" pid="24" name="Mendeley Citation Style_1">
    <vt:lpwstr>http://www.zotero.org/styles/pnas</vt:lpwstr>
  </property>
</Properties>
</file>